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76CCB7F" w14:textId="6FFFECB4" w:rsidR="006C3A30" w:rsidRPr="00242105" w:rsidRDefault="001C0991" w:rsidP="006C3A30">
      <w:pPr>
        <w:rPr>
          <w:color w:val="000000"/>
        </w:rPr>
      </w:pPr>
      <w:r>
        <w:rPr>
          <w:b/>
          <w:bCs/>
          <w:color w:val="000000"/>
        </w:rPr>
        <w:t xml:space="preserve">Appendix </w:t>
      </w:r>
      <w:r w:rsidR="006C3A30" w:rsidRPr="00242105">
        <w:rPr>
          <w:b/>
          <w:bCs/>
          <w:color w:val="000000"/>
        </w:rPr>
        <w:t xml:space="preserve">Table </w:t>
      </w:r>
      <w:r w:rsidR="006E386A">
        <w:rPr>
          <w:b/>
          <w:bCs/>
          <w:color w:val="000000"/>
        </w:rPr>
        <w:t>1</w:t>
      </w:r>
      <w:r w:rsidR="006C3A30" w:rsidRPr="00242105">
        <w:rPr>
          <w:color w:val="000000"/>
        </w:rPr>
        <w:t xml:space="preserve">. Cytokines/Proteins and their proposed functions in APS in addition to the growth factors in PRP. * indicates data on file. </w:t>
      </w:r>
    </w:p>
    <w:tbl>
      <w:tblPr>
        <w:tblW w:w="10309" w:type="dxa"/>
        <w:tblLook w:val="04A0" w:firstRow="1" w:lastRow="0" w:firstColumn="1" w:lastColumn="0" w:noHBand="0" w:noVBand="1"/>
      </w:tblPr>
      <w:tblGrid>
        <w:gridCol w:w="4580"/>
        <w:gridCol w:w="1683"/>
        <w:gridCol w:w="4046"/>
      </w:tblGrid>
      <w:tr w:rsidR="006C3A30" w:rsidRPr="00242105" w14:paraId="1057F09E" w14:textId="77777777" w:rsidTr="00C71432">
        <w:trPr>
          <w:trHeight w:val="320"/>
        </w:trPr>
        <w:tc>
          <w:tcPr>
            <w:tcW w:w="45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79B0F" w14:textId="77777777" w:rsidR="006C3A30" w:rsidRPr="00242105" w:rsidRDefault="006C3A30" w:rsidP="00C71432">
            <w:pPr>
              <w:rPr>
                <w:b/>
                <w:bCs/>
                <w:color w:val="000000"/>
              </w:rPr>
            </w:pPr>
            <w:r w:rsidRPr="00242105">
              <w:rPr>
                <w:b/>
                <w:bCs/>
                <w:color w:val="000000"/>
              </w:rPr>
              <w:t>Name</w:t>
            </w:r>
          </w:p>
        </w:tc>
        <w:tc>
          <w:tcPr>
            <w:tcW w:w="16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452B5" w14:textId="77777777" w:rsidR="006C3A30" w:rsidRPr="00242105" w:rsidRDefault="006C3A30" w:rsidP="00C71432">
            <w:pPr>
              <w:rPr>
                <w:b/>
                <w:bCs/>
                <w:color w:val="000000"/>
              </w:rPr>
            </w:pPr>
            <w:r w:rsidRPr="00242105">
              <w:rPr>
                <w:b/>
                <w:bCs/>
                <w:color w:val="000000"/>
              </w:rPr>
              <w:t>Abbreviation</w:t>
            </w:r>
          </w:p>
        </w:tc>
        <w:tc>
          <w:tcPr>
            <w:tcW w:w="40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5D5CD" w14:textId="77777777" w:rsidR="006C3A30" w:rsidRPr="00242105" w:rsidRDefault="006C3A30" w:rsidP="00C71432">
            <w:pPr>
              <w:rPr>
                <w:b/>
                <w:bCs/>
                <w:color w:val="000000"/>
              </w:rPr>
            </w:pPr>
            <w:r w:rsidRPr="00242105">
              <w:rPr>
                <w:b/>
                <w:bCs/>
                <w:color w:val="000000"/>
              </w:rPr>
              <w:t>Proposed Function in APS</w:t>
            </w:r>
          </w:p>
        </w:tc>
      </w:tr>
      <w:tr w:rsidR="006C3A30" w:rsidRPr="00242105" w14:paraId="7E68D9B9" w14:textId="77777777" w:rsidTr="00C71432">
        <w:trPr>
          <w:trHeight w:val="320"/>
        </w:trPr>
        <w:tc>
          <w:tcPr>
            <w:tcW w:w="45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69A65" w14:textId="77777777" w:rsidR="006C3A30" w:rsidRPr="00242105" w:rsidRDefault="006C3A30" w:rsidP="00C71432">
            <w:pPr>
              <w:rPr>
                <w:color w:val="000000"/>
              </w:rPr>
            </w:pPr>
            <w:r w:rsidRPr="00242105">
              <w:rPr>
                <w:color w:val="000000"/>
              </w:rPr>
              <w:t>Interleukin-1 Receptor Antagonist</w:t>
            </w:r>
          </w:p>
        </w:tc>
        <w:tc>
          <w:tcPr>
            <w:tcW w:w="1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DC2A0" w14:textId="77777777" w:rsidR="006C3A30" w:rsidRPr="00242105" w:rsidRDefault="006C3A30" w:rsidP="00C71432">
            <w:pPr>
              <w:rPr>
                <w:color w:val="000000"/>
              </w:rPr>
            </w:pPr>
            <w:r w:rsidRPr="00242105">
              <w:rPr>
                <w:color w:val="000000"/>
              </w:rPr>
              <w:t>IL-1ra or IRAP</w:t>
            </w:r>
          </w:p>
        </w:tc>
        <w:tc>
          <w:tcPr>
            <w:tcW w:w="4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034DD" w14:textId="50902755" w:rsidR="006C3A30" w:rsidRPr="00242105" w:rsidRDefault="006C3A30" w:rsidP="00C71432">
            <w:pPr>
              <w:rPr>
                <w:color w:val="000000"/>
              </w:rPr>
            </w:pPr>
            <w:r w:rsidRPr="00242105">
              <w:rPr>
                <w:color w:val="000000"/>
              </w:rPr>
              <w:t>Anti-Inflammatory: Blocks IL-1 signaling</w:t>
            </w:r>
            <w:r w:rsidRPr="00242105"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O&amp;apos;shaughnessey&lt;/Author&gt;&lt;Year&gt;2014&lt;/Year&gt;&lt;RecNum&gt;2&lt;/RecNum&gt;&lt;DisplayText&gt;&lt;style face="superscript"&gt;1&lt;/style&gt;&lt;/DisplayText&gt;&lt;record&gt;&lt;rec-number&gt;2&lt;/rec-number&gt;&lt;foreign-keys&gt;&lt;key app="EN" db-id="dawvdpdrsrwxe6epd2b5t5rw0de2pxzx9d2t" timestamp="1569954415"&gt;2&lt;/key&gt;&lt;/foreign-keys&gt;&lt;ref-type name="Journal Article"&gt;17&lt;/ref-type&gt;&lt;contributors&gt;&lt;authors&gt;&lt;author&gt;O&amp;apos;shaughnessey, Krista&lt;/author&gt;&lt;author&gt;Matuska, Andrea&lt;/author&gt;&lt;author&gt;Hoeppner, Jacy&lt;/author&gt;&lt;author&gt;Farr, Jack&lt;/author&gt;&lt;author&gt;Klaassen, Mark&lt;/author&gt;&lt;author&gt;Kaeding, Christopher&lt;/author&gt;&lt;author&gt;Lattermann, Christian&lt;/author&gt;&lt;author&gt;King, William&lt;/author&gt;&lt;author&gt;Woodell</w:instrText>
            </w:r>
            <w:r>
              <w:rPr>
                <w:rFonts w:ascii="Cambria Math" w:hAnsi="Cambria Math" w:cs="Cambria Math"/>
                <w:color w:val="000000"/>
              </w:rPr>
              <w:instrText>‐</w:instrText>
            </w:r>
            <w:r>
              <w:rPr>
                <w:color w:val="000000"/>
              </w:rPr>
              <w:instrText>May, Jennifer&lt;/author&gt;&lt;/authors&gt;&lt;/contributors&gt;&lt;titles&gt;&lt;title&gt;Autologous protein solution prepared from the blood of osteoarthritic patients contains an enhanced profile of anti</w:instrText>
            </w:r>
            <w:r>
              <w:rPr>
                <w:rFonts w:ascii="Cambria Math" w:hAnsi="Cambria Math" w:cs="Cambria Math"/>
                <w:color w:val="000000"/>
              </w:rPr>
              <w:instrText>‐</w:instrText>
            </w:r>
            <w:r>
              <w:rPr>
                <w:color w:val="000000"/>
              </w:rPr>
              <w:instrText>inflammatory cytokines and anabolic growth factors&lt;/title&gt;&lt;secondary-title&gt;J Orthop Res&lt;/secondary-title&gt;&lt;/titles&gt;&lt;periodical&gt;&lt;full-title&gt;J Orthop Res&lt;/full-title&gt;&lt;abbr-1&gt;Journal of orthopaedic research : official publication of the Orthopaedic Research Society&lt;/abbr-1&gt;&lt;/periodical&gt;&lt;pages&gt;1349-1355&lt;/pages&gt;&lt;volume&gt;32&lt;/volume&gt;&lt;number&gt;10&lt;/number&gt;&lt;dates&gt;&lt;year&gt;2014&lt;/year&gt;&lt;/dates&gt;&lt;isbn&gt;1554-527X&lt;/isbn&gt;&lt;urls&gt;&lt;/urls&gt;&lt;/record&gt;&lt;/Cite&gt;&lt;/EndNote&gt;</w:instrText>
            </w:r>
            <w:r w:rsidRPr="00242105">
              <w:rPr>
                <w:color w:val="000000"/>
              </w:rPr>
              <w:fldChar w:fldCharType="separate"/>
            </w:r>
            <w:r w:rsidRPr="006C3A30">
              <w:rPr>
                <w:noProof/>
                <w:color w:val="000000"/>
                <w:vertAlign w:val="superscript"/>
              </w:rPr>
              <w:t>1</w:t>
            </w:r>
            <w:r w:rsidRPr="00242105">
              <w:rPr>
                <w:color w:val="000000"/>
              </w:rPr>
              <w:fldChar w:fldCharType="end"/>
            </w:r>
          </w:p>
        </w:tc>
      </w:tr>
      <w:tr w:rsidR="006C3A30" w:rsidRPr="00242105" w14:paraId="20F2CCCC" w14:textId="77777777" w:rsidTr="00C71432">
        <w:trPr>
          <w:trHeight w:val="320"/>
        </w:trPr>
        <w:tc>
          <w:tcPr>
            <w:tcW w:w="45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58D70" w14:textId="77777777" w:rsidR="006C3A30" w:rsidRPr="00242105" w:rsidRDefault="006C3A30" w:rsidP="00C71432">
            <w:pPr>
              <w:rPr>
                <w:color w:val="000000"/>
              </w:rPr>
            </w:pPr>
            <w:r w:rsidRPr="00242105">
              <w:rPr>
                <w:color w:val="000000"/>
              </w:rPr>
              <w:t>Soluble Interleukin-1 Receptor Antagonist</w:t>
            </w:r>
          </w:p>
        </w:tc>
        <w:tc>
          <w:tcPr>
            <w:tcW w:w="1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FC5A7" w14:textId="77777777" w:rsidR="006C3A30" w:rsidRPr="00242105" w:rsidRDefault="006C3A30" w:rsidP="00C71432">
            <w:pPr>
              <w:rPr>
                <w:color w:val="000000"/>
              </w:rPr>
            </w:pPr>
            <w:r w:rsidRPr="00242105">
              <w:rPr>
                <w:color w:val="000000"/>
              </w:rPr>
              <w:t>sIL-1R</w:t>
            </w:r>
          </w:p>
        </w:tc>
        <w:tc>
          <w:tcPr>
            <w:tcW w:w="4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E417A" w14:textId="60C417CC" w:rsidR="006C3A30" w:rsidRPr="00242105" w:rsidRDefault="006C3A30" w:rsidP="00C71432">
            <w:pPr>
              <w:rPr>
                <w:color w:val="000000"/>
              </w:rPr>
            </w:pPr>
            <w:r w:rsidRPr="00242105">
              <w:rPr>
                <w:color w:val="000000"/>
              </w:rPr>
              <w:t>Anti-Inflammatory: Blocks IL-1 signaling</w:t>
            </w:r>
            <w:r w:rsidRPr="00242105"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O&amp;apos;shaughnessey&lt;/Author&gt;&lt;Year&gt;2014&lt;/Year&gt;&lt;RecNum&gt;2&lt;/RecNum&gt;&lt;DisplayText&gt;&lt;style face="superscript"&gt;1&lt;/style&gt;&lt;/DisplayText&gt;&lt;record&gt;&lt;rec-number&gt;2&lt;/rec-number&gt;&lt;foreign-keys&gt;&lt;key app="EN" db-id="dawvdpdrsrwxe6epd2b5t5rw0de2pxzx9d2t" timestamp="1569954415"&gt;2&lt;/key&gt;&lt;/foreign-keys&gt;&lt;ref-type name="Journal Article"&gt;17&lt;/ref-type&gt;&lt;contributors&gt;&lt;authors&gt;&lt;author&gt;O&amp;apos;shaughnessey, Krista&lt;/author&gt;&lt;author&gt;Matuska, Andrea&lt;/author&gt;&lt;author&gt;Hoeppner, Jacy&lt;/author&gt;&lt;author&gt;Farr, Jack&lt;/author&gt;&lt;author&gt;Klaassen, Mark&lt;/author&gt;&lt;author&gt;Kaeding, Christopher&lt;/author&gt;&lt;author&gt;Lattermann, Christian&lt;/author&gt;&lt;author&gt;King, William&lt;/author&gt;&lt;author&gt;Woodell</w:instrText>
            </w:r>
            <w:r>
              <w:rPr>
                <w:rFonts w:ascii="Cambria Math" w:hAnsi="Cambria Math" w:cs="Cambria Math"/>
                <w:color w:val="000000"/>
              </w:rPr>
              <w:instrText>‐</w:instrText>
            </w:r>
            <w:r>
              <w:rPr>
                <w:color w:val="000000"/>
              </w:rPr>
              <w:instrText>May, Jennifer&lt;/author&gt;&lt;/authors&gt;&lt;/contributors&gt;&lt;titles&gt;&lt;title&gt;Autologous protein solution prepared from the blood of osteoarthritic patients contains an enhanced profile of anti</w:instrText>
            </w:r>
            <w:r>
              <w:rPr>
                <w:rFonts w:ascii="Cambria Math" w:hAnsi="Cambria Math" w:cs="Cambria Math"/>
                <w:color w:val="000000"/>
              </w:rPr>
              <w:instrText>‐</w:instrText>
            </w:r>
            <w:r>
              <w:rPr>
                <w:color w:val="000000"/>
              </w:rPr>
              <w:instrText>inflammatory cytokines and anabolic growth factors&lt;/title&gt;&lt;secondary-title&gt;J Orthop Res&lt;/secondary-title&gt;&lt;/titles&gt;&lt;periodical&gt;&lt;full-title&gt;J Orthop Res&lt;/full-title&gt;&lt;abbr-1&gt;Journal of orthopaedic research : official publication of the Orthopaedic Research Society&lt;/abbr-1&gt;&lt;/periodical&gt;&lt;pages&gt;1349-1355&lt;/pages&gt;&lt;volume&gt;32&lt;/volume&gt;&lt;number&gt;10&lt;/number&gt;&lt;dates&gt;&lt;year&gt;2014&lt;/year&gt;&lt;/dates&gt;&lt;isbn&gt;1554-527X&lt;/isbn&gt;&lt;urls&gt;&lt;/urls&gt;&lt;/record&gt;&lt;/Cite&gt;&lt;/EndNote&gt;</w:instrText>
            </w:r>
            <w:r w:rsidRPr="00242105">
              <w:rPr>
                <w:color w:val="000000"/>
              </w:rPr>
              <w:fldChar w:fldCharType="separate"/>
            </w:r>
            <w:r w:rsidRPr="006C3A30">
              <w:rPr>
                <w:noProof/>
                <w:color w:val="000000"/>
                <w:vertAlign w:val="superscript"/>
              </w:rPr>
              <w:t>1</w:t>
            </w:r>
            <w:r w:rsidRPr="00242105">
              <w:rPr>
                <w:color w:val="000000"/>
              </w:rPr>
              <w:fldChar w:fldCharType="end"/>
            </w:r>
          </w:p>
        </w:tc>
      </w:tr>
      <w:tr w:rsidR="006C3A30" w:rsidRPr="00242105" w14:paraId="3964FB54" w14:textId="77777777" w:rsidTr="00C71432">
        <w:trPr>
          <w:trHeight w:val="320"/>
        </w:trPr>
        <w:tc>
          <w:tcPr>
            <w:tcW w:w="45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78208" w14:textId="77777777" w:rsidR="006C3A30" w:rsidRPr="00242105" w:rsidRDefault="006C3A30" w:rsidP="00C71432">
            <w:pPr>
              <w:rPr>
                <w:color w:val="000000"/>
              </w:rPr>
            </w:pPr>
            <w:r w:rsidRPr="00242105">
              <w:rPr>
                <w:color w:val="000000"/>
              </w:rPr>
              <w:t>Soluble Tumor Necrosis Factor Receptors</w:t>
            </w:r>
          </w:p>
        </w:tc>
        <w:tc>
          <w:tcPr>
            <w:tcW w:w="1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4312B" w14:textId="77777777" w:rsidR="006C3A30" w:rsidRPr="00242105" w:rsidRDefault="006C3A30" w:rsidP="00C71432">
            <w:pPr>
              <w:rPr>
                <w:color w:val="000000"/>
              </w:rPr>
            </w:pPr>
            <w:proofErr w:type="spellStart"/>
            <w:r w:rsidRPr="00242105">
              <w:rPr>
                <w:color w:val="000000"/>
              </w:rPr>
              <w:t>sTNF</w:t>
            </w:r>
            <w:proofErr w:type="spellEnd"/>
            <w:r w:rsidRPr="00242105">
              <w:rPr>
                <w:color w:val="000000"/>
              </w:rPr>
              <w:t>-R</w:t>
            </w:r>
          </w:p>
        </w:tc>
        <w:tc>
          <w:tcPr>
            <w:tcW w:w="4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F044D" w14:textId="620A1712" w:rsidR="006C3A30" w:rsidRPr="00242105" w:rsidRDefault="006C3A30" w:rsidP="00C71432">
            <w:pPr>
              <w:rPr>
                <w:color w:val="000000"/>
              </w:rPr>
            </w:pPr>
            <w:r w:rsidRPr="00242105">
              <w:rPr>
                <w:color w:val="000000"/>
              </w:rPr>
              <w:t>Anti-Inflammatory: Blocks TNFα signaling</w:t>
            </w:r>
            <w:r w:rsidRPr="00242105"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O&amp;apos;shaughnessey&lt;/Author&gt;&lt;Year&gt;2014&lt;/Year&gt;&lt;RecNum&gt;2&lt;/RecNum&gt;&lt;DisplayText&gt;&lt;style face="superscript"&gt;1&lt;/style&gt;&lt;/DisplayText&gt;&lt;record&gt;&lt;rec-number&gt;2&lt;/rec-number&gt;&lt;foreign-keys&gt;&lt;key app="EN" db-id="dawvdpdrsrwxe6epd2b5t5rw0de2pxzx9d2t" timestamp="1569954415"&gt;2&lt;/key&gt;&lt;/foreign-keys&gt;&lt;ref-type name="Journal Article"&gt;17&lt;/ref-type&gt;&lt;contributors&gt;&lt;authors&gt;&lt;author&gt;O&amp;apos;shaughnessey, Krista&lt;/author&gt;&lt;author&gt;Matuska, Andrea&lt;/author&gt;&lt;author&gt;Hoeppner, Jacy&lt;/author&gt;&lt;author&gt;Farr, Jack&lt;/author&gt;&lt;author&gt;Klaassen, Mark&lt;/author&gt;&lt;author&gt;Kaeding, Christopher&lt;/author&gt;&lt;author&gt;Lattermann, Christian&lt;/author&gt;&lt;author&gt;King, William&lt;/author&gt;&lt;author&gt;Woodell</w:instrText>
            </w:r>
            <w:r>
              <w:rPr>
                <w:rFonts w:ascii="Cambria Math" w:hAnsi="Cambria Math" w:cs="Cambria Math"/>
                <w:color w:val="000000"/>
              </w:rPr>
              <w:instrText>‐</w:instrText>
            </w:r>
            <w:r>
              <w:rPr>
                <w:color w:val="000000"/>
              </w:rPr>
              <w:instrText>May, Jennifer&lt;/author&gt;&lt;/authors&gt;&lt;/contributors&gt;&lt;titles&gt;&lt;title&gt;Autologous protein solution prepared from the blood of osteoarthritic patients contains an enhanced profile of anti</w:instrText>
            </w:r>
            <w:r>
              <w:rPr>
                <w:rFonts w:ascii="Cambria Math" w:hAnsi="Cambria Math" w:cs="Cambria Math"/>
                <w:color w:val="000000"/>
              </w:rPr>
              <w:instrText>‐</w:instrText>
            </w:r>
            <w:r>
              <w:rPr>
                <w:color w:val="000000"/>
              </w:rPr>
              <w:instrText>inflammatory cytokines and anabolic growth factors&lt;/title&gt;&lt;secondary-title&gt;J Orthop Res&lt;/secondary-title&gt;&lt;/titles&gt;&lt;periodical&gt;&lt;full-title&gt;J Orthop Res&lt;/full-title&gt;&lt;abbr-1&gt;Journal of orthopaedic research : official publication of the Orthopaedic Research Society&lt;/abbr-1&gt;&lt;/periodical&gt;&lt;pages&gt;1349-1355&lt;/pages&gt;&lt;volume&gt;32&lt;/volume&gt;&lt;number&gt;10&lt;/number&gt;&lt;dates&gt;&lt;year&gt;2014&lt;/year&gt;&lt;/dates&gt;&lt;isbn&gt;1554-527X&lt;/isbn&gt;&lt;urls&gt;&lt;/urls&gt;&lt;/record&gt;&lt;/Cite&gt;&lt;/EndNote&gt;</w:instrText>
            </w:r>
            <w:r w:rsidRPr="00242105">
              <w:rPr>
                <w:color w:val="000000"/>
              </w:rPr>
              <w:fldChar w:fldCharType="separate"/>
            </w:r>
            <w:r w:rsidRPr="006C3A30">
              <w:rPr>
                <w:noProof/>
                <w:color w:val="000000"/>
                <w:vertAlign w:val="superscript"/>
              </w:rPr>
              <w:t>1</w:t>
            </w:r>
            <w:r w:rsidRPr="00242105">
              <w:rPr>
                <w:color w:val="000000"/>
              </w:rPr>
              <w:fldChar w:fldCharType="end"/>
            </w:r>
          </w:p>
        </w:tc>
      </w:tr>
      <w:tr w:rsidR="006C3A30" w:rsidRPr="00242105" w14:paraId="3998449E" w14:textId="77777777" w:rsidTr="00C71432">
        <w:trPr>
          <w:trHeight w:val="320"/>
        </w:trPr>
        <w:tc>
          <w:tcPr>
            <w:tcW w:w="45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A9B02" w14:textId="77777777" w:rsidR="006C3A30" w:rsidRPr="00242105" w:rsidRDefault="006C3A30" w:rsidP="00C71432">
            <w:pPr>
              <w:rPr>
                <w:color w:val="000000"/>
              </w:rPr>
            </w:pPr>
            <w:r w:rsidRPr="00242105">
              <w:rPr>
                <w:color w:val="000000"/>
              </w:rPr>
              <w:t>Alpha 2 Macroglobulin</w:t>
            </w:r>
          </w:p>
        </w:tc>
        <w:tc>
          <w:tcPr>
            <w:tcW w:w="1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97F3C" w14:textId="77777777" w:rsidR="006C3A30" w:rsidRPr="00242105" w:rsidRDefault="006C3A30" w:rsidP="00C71432">
            <w:pPr>
              <w:rPr>
                <w:color w:val="000000"/>
              </w:rPr>
            </w:pPr>
            <w:r w:rsidRPr="00242105">
              <w:rPr>
                <w:color w:val="000000"/>
              </w:rPr>
              <w:t>A2M</w:t>
            </w:r>
          </w:p>
        </w:tc>
        <w:tc>
          <w:tcPr>
            <w:tcW w:w="4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2DCAA" w14:textId="77777777" w:rsidR="006C3A30" w:rsidRPr="00242105" w:rsidRDefault="006C3A30" w:rsidP="00C71432">
            <w:pPr>
              <w:rPr>
                <w:color w:val="000000"/>
              </w:rPr>
            </w:pPr>
            <w:r w:rsidRPr="00242105">
              <w:rPr>
                <w:color w:val="000000"/>
              </w:rPr>
              <w:t>Binds MMPs*</w:t>
            </w:r>
          </w:p>
        </w:tc>
      </w:tr>
    </w:tbl>
    <w:p w14:paraId="14AE0C0F" w14:textId="1415588A" w:rsidR="006C3A30" w:rsidRDefault="006C3A30"/>
    <w:p w14:paraId="33C570A7" w14:textId="77777777" w:rsidR="006E386A" w:rsidRDefault="006E386A">
      <w:pPr>
        <w:rPr>
          <w:b/>
          <w:bCs/>
        </w:rPr>
      </w:pPr>
    </w:p>
    <w:p w14:paraId="112DD906" w14:textId="77777777" w:rsidR="006E386A" w:rsidRDefault="006E386A">
      <w:pPr>
        <w:rPr>
          <w:b/>
          <w:bCs/>
        </w:rPr>
      </w:pPr>
    </w:p>
    <w:p w14:paraId="2FA80439" w14:textId="77777777" w:rsidR="006E386A" w:rsidRDefault="006E386A">
      <w:pPr>
        <w:rPr>
          <w:b/>
          <w:bCs/>
        </w:rPr>
      </w:pPr>
    </w:p>
    <w:p w14:paraId="0FEC0C8D" w14:textId="77777777" w:rsidR="006E386A" w:rsidRDefault="006E386A">
      <w:pPr>
        <w:rPr>
          <w:b/>
          <w:bCs/>
        </w:rPr>
      </w:pPr>
    </w:p>
    <w:p w14:paraId="38D569C4" w14:textId="77777777" w:rsidR="006E386A" w:rsidRDefault="006E386A">
      <w:pPr>
        <w:rPr>
          <w:b/>
          <w:bCs/>
        </w:rPr>
      </w:pPr>
    </w:p>
    <w:p w14:paraId="3F12CA28" w14:textId="77777777" w:rsidR="006E386A" w:rsidRDefault="006E386A">
      <w:pPr>
        <w:rPr>
          <w:b/>
          <w:bCs/>
        </w:rPr>
      </w:pPr>
    </w:p>
    <w:p w14:paraId="5795A3CE" w14:textId="77777777" w:rsidR="006E386A" w:rsidRDefault="006E386A">
      <w:pPr>
        <w:rPr>
          <w:b/>
          <w:bCs/>
        </w:rPr>
      </w:pPr>
    </w:p>
    <w:p w14:paraId="5226D1C7" w14:textId="77777777" w:rsidR="006E386A" w:rsidRDefault="006E386A">
      <w:pPr>
        <w:rPr>
          <w:b/>
          <w:bCs/>
        </w:rPr>
      </w:pPr>
    </w:p>
    <w:p w14:paraId="680C7192" w14:textId="77777777" w:rsidR="006E386A" w:rsidRDefault="006E386A">
      <w:pPr>
        <w:rPr>
          <w:b/>
          <w:bCs/>
        </w:rPr>
      </w:pPr>
    </w:p>
    <w:p w14:paraId="534B5E5A" w14:textId="77777777" w:rsidR="006E386A" w:rsidRDefault="006E386A">
      <w:pPr>
        <w:rPr>
          <w:b/>
          <w:bCs/>
        </w:rPr>
      </w:pPr>
    </w:p>
    <w:p w14:paraId="0987DFC1" w14:textId="77777777" w:rsidR="006E386A" w:rsidRDefault="006E386A">
      <w:pPr>
        <w:rPr>
          <w:b/>
          <w:bCs/>
        </w:rPr>
      </w:pPr>
    </w:p>
    <w:p w14:paraId="54AE7B32" w14:textId="77777777" w:rsidR="006E386A" w:rsidRDefault="006E386A">
      <w:pPr>
        <w:rPr>
          <w:b/>
          <w:bCs/>
        </w:rPr>
      </w:pPr>
    </w:p>
    <w:p w14:paraId="0CB85BB9" w14:textId="77777777" w:rsidR="006E386A" w:rsidRDefault="006E386A">
      <w:pPr>
        <w:rPr>
          <w:b/>
          <w:bCs/>
        </w:rPr>
      </w:pPr>
    </w:p>
    <w:p w14:paraId="77B56442" w14:textId="77777777" w:rsidR="006E386A" w:rsidRDefault="006E386A">
      <w:pPr>
        <w:rPr>
          <w:b/>
          <w:bCs/>
        </w:rPr>
      </w:pPr>
    </w:p>
    <w:p w14:paraId="5AE9A090" w14:textId="77777777" w:rsidR="006E386A" w:rsidRDefault="006E386A">
      <w:pPr>
        <w:rPr>
          <w:b/>
          <w:bCs/>
        </w:rPr>
      </w:pPr>
    </w:p>
    <w:p w14:paraId="50AAD200" w14:textId="77777777" w:rsidR="006E386A" w:rsidRDefault="006E386A">
      <w:pPr>
        <w:rPr>
          <w:b/>
          <w:bCs/>
        </w:rPr>
      </w:pPr>
    </w:p>
    <w:p w14:paraId="7B0E000E" w14:textId="77777777" w:rsidR="006E386A" w:rsidRDefault="006E386A">
      <w:pPr>
        <w:rPr>
          <w:b/>
          <w:bCs/>
        </w:rPr>
      </w:pPr>
    </w:p>
    <w:p w14:paraId="20312A40" w14:textId="77777777" w:rsidR="006E386A" w:rsidRDefault="006E386A">
      <w:pPr>
        <w:rPr>
          <w:b/>
          <w:bCs/>
        </w:rPr>
      </w:pPr>
    </w:p>
    <w:p w14:paraId="2E48FA29" w14:textId="77777777" w:rsidR="006E386A" w:rsidRDefault="006E386A">
      <w:pPr>
        <w:rPr>
          <w:b/>
          <w:bCs/>
        </w:rPr>
      </w:pPr>
    </w:p>
    <w:p w14:paraId="7E150B52" w14:textId="77777777" w:rsidR="006E386A" w:rsidRDefault="006E386A">
      <w:pPr>
        <w:rPr>
          <w:b/>
          <w:bCs/>
        </w:rPr>
      </w:pPr>
    </w:p>
    <w:p w14:paraId="11F26081" w14:textId="73ACC564" w:rsidR="006E386A" w:rsidRPr="006E386A" w:rsidRDefault="001C0991" w:rsidP="006E386A">
      <w:pPr>
        <w:spacing w:line="240" w:lineRule="auto"/>
      </w:pPr>
      <w:r>
        <w:rPr>
          <w:b/>
          <w:bCs/>
        </w:rPr>
        <w:lastRenderedPageBreak/>
        <w:t xml:space="preserve">Appendix </w:t>
      </w:r>
      <w:r w:rsidR="006E386A" w:rsidRPr="006E386A">
        <w:rPr>
          <w:b/>
          <w:bCs/>
        </w:rPr>
        <w:t xml:space="preserve">Table 2. </w:t>
      </w:r>
      <w:r w:rsidR="006E386A" w:rsidRPr="006E386A">
        <w:t xml:space="preserve">Raw data for L-PRP Devices used in this study. All </w:t>
      </w:r>
      <w:proofErr w:type="gramStart"/>
      <w:r w:rsidR="006E386A" w:rsidRPr="006E386A">
        <w:t>follow-up</w:t>
      </w:r>
      <w:proofErr w:type="gramEnd"/>
      <w:r w:rsidR="006E386A" w:rsidRPr="006E386A">
        <w:t xml:space="preserve"> </w:t>
      </w:r>
      <w:r w:rsidR="006E386A">
        <w:t xml:space="preserve">was conducted between from February – March 2020. </w:t>
      </w:r>
    </w:p>
    <w:tbl>
      <w:tblPr>
        <w:tblW w:w="9350" w:type="dxa"/>
        <w:tblLook w:val="04A0" w:firstRow="1" w:lastRow="0" w:firstColumn="1" w:lastColumn="0" w:noHBand="0" w:noVBand="1"/>
      </w:tblPr>
      <w:tblGrid>
        <w:gridCol w:w="1075"/>
        <w:gridCol w:w="735"/>
        <w:gridCol w:w="699"/>
        <w:gridCol w:w="1896"/>
        <w:gridCol w:w="3330"/>
        <w:gridCol w:w="810"/>
        <w:gridCol w:w="805"/>
      </w:tblGrid>
      <w:tr w:rsidR="006E386A" w:rsidRPr="00B231A9" w14:paraId="4024A109" w14:textId="77777777" w:rsidTr="00B231A9">
        <w:trPr>
          <w:trHeight w:val="20"/>
        </w:trPr>
        <w:tc>
          <w:tcPr>
            <w:tcW w:w="10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39956B4" w14:textId="77777777" w:rsidR="006E386A" w:rsidRPr="006E386A" w:rsidRDefault="006E386A" w:rsidP="006E386A">
            <w:pPr>
              <w:spacing w:line="240" w:lineRule="auto"/>
              <w:jc w:val="center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Date</w:t>
            </w:r>
          </w:p>
        </w:tc>
        <w:tc>
          <w:tcPr>
            <w:tcW w:w="735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C9FE77E" w14:textId="77777777" w:rsidR="006E386A" w:rsidRPr="006E386A" w:rsidRDefault="006E386A" w:rsidP="006E386A">
            <w:pPr>
              <w:spacing w:line="240" w:lineRule="auto"/>
              <w:jc w:val="center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Age</w:t>
            </w:r>
          </w:p>
        </w:tc>
        <w:tc>
          <w:tcPr>
            <w:tcW w:w="699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D80D525" w14:textId="77777777" w:rsidR="006E386A" w:rsidRPr="006E386A" w:rsidRDefault="006E386A" w:rsidP="006E386A">
            <w:pPr>
              <w:spacing w:line="240" w:lineRule="auto"/>
              <w:jc w:val="center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ex</w:t>
            </w:r>
          </w:p>
        </w:tc>
        <w:tc>
          <w:tcPr>
            <w:tcW w:w="1896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27DB665" w14:textId="77777777" w:rsidR="006E386A" w:rsidRPr="006E386A" w:rsidRDefault="006E386A" w:rsidP="006E386A">
            <w:pPr>
              <w:spacing w:line="240" w:lineRule="auto"/>
              <w:jc w:val="center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Injection Site(s)</w:t>
            </w:r>
          </w:p>
        </w:tc>
        <w:tc>
          <w:tcPr>
            <w:tcW w:w="333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BCB253E" w14:textId="77777777" w:rsidR="006E386A" w:rsidRPr="006E386A" w:rsidRDefault="006E386A" w:rsidP="006E386A">
            <w:pPr>
              <w:spacing w:line="240" w:lineRule="auto"/>
              <w:jc w:val="center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Additional Notes and Medical History</w:t>
            </w:r>
          </w:p>
        </w:tc>
        <w:tc>
          <w:tcPr>
            <w:tcW w:w="81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B60B2BD" w14:textId="77777777" w:rsidR="006E386A" w:rsidRPr="006E386A" w:rsidRDefault="006E386A" w:rsidP="006E386A">
            <w:pPr>
              <w:spacing w:line="240" w:lineRule="auto"/>
              <w:jc w:val="center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Device #</w:t>
            </w:r>
          </w:p>
        </w:tc>
        <w:tc>
          <w:tcPr>
            <w:tcW w:w="805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7B5AFC2" w14:textId="77777777" w:rsidR="006E386A" w:rsidRPr="006E386A" w:rsidRDefault="006E386A" w:rsidP="006E386A">
            <w:pPr>
              <w:spacing w:line="240" w:lineRule="auto"/>
              <w:jc w:val="center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Patient Number</w:t>
            </w:r>
          </w:p>
        </w:tc>
      </w:tr>
      <w:tr w:rsidR="006E386A" w:rsidRPr="00B231A9" w14:paraId="75E01F63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8429DE6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0/27/2017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EB07346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7y 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242FB6E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N 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EB46ADF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 &amp; R Stifle-3ml each joint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A74EAE4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Bilateral ACL </w:t>
            </w:r>
            <w:proofErr w:type="spellStart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x</w:t>
            </w:r>
            <w:proofErr w:type="spellEnd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 10/27/17- Doing well now after extensive PT after surgery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2640CAA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3469572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</w:t>
            </w:r>
          </w:p>
        </w:tc>
      </w:tr>
      <w:tr w:rsidR="006E386A" w:rsidRPr="00B231A9" w14:paraId="7F436952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221053D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6/2/2017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7D2BAC5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6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A53E797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N 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FE86564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umbosacral Area 5.8ml SQ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186AFDA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Rads= Lumbosacral stenosis Doing well owner loves the product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7152837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1B4C702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</w:t>
            </w:r>
          </w:p>
        </w:tc>
      </w:tr>
      <w:tr w:rsidR="006E386A" w:rsidRPr="00B231A9" w14:paraId="75121B0E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82C6793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8/05/2019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A8E44C0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8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EF04520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N 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298D27C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umbosacral Area 6.9ml SQ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BCFD49D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Rads= Lumbosacral stenosis Doing well owner loves the product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F1C3E4A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3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98E59A6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</w:t>
            </w:r>
          </w:p>
        </w:tc>
      </w:tr>
      <w:tr w:rsidR="006E386A" w:rsidRPr="00B231A9" w14:paraId="1864B6CD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2A4DB8D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1/30/2019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987869E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2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F441F6E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N 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376BC77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eft Shoulder 6ml SQ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D2904A9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Bicipital Tendonitis- LM asking owner for update, no answer back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9A4A2BC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4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C03C9E1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3</w:t>
            </w:r>
          </w:p>
        </w:tc>
      </w:tr>
      <w:tr w:rsidR="006E386A" w:rsidRPr="00B231A9" w14:paraId="24D737E2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AC585D3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2/08/2017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6ABE810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9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BF283C0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N 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1B56A11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eft Stifle SQ &amp; joint 6ml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7B2D7D5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eft Luxating Patella-LM asking owner for update, no answer back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30ECF0F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5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A2A53A1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4</w:t>
            </w:r>
          </w:p>
        </w:tc>
      </w:tr>
      <w:tr w:rsidR="006E386A" w:rsidRPr="00B231A9" w14:paraId="15B05137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F879E42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9/10/2018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0CF3CEB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0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960CF6C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N 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2024A16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Bilateral Stifles SQ 1.5ml each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CE0FE63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Bilateral Luxating </w:t>
            </w:r>
            <w:proofErr w:type="spellStart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Patellas</w:t>
            </w:r>
            <w:proofErr w:type="spellEnd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- LM asking owner for update, no answer back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E8C1859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6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F8ED5E4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4</w:t>
            </w:r>
          </w:p>
        </w:tc>
      </w:tr>
      <w:tr w:rsidR="006E386A" w:rsidRPr="00B231A9" w14:paraId="7A24EE3B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828661A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6/15/2018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0E1B2FC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2m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D9C4895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F997091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Right Bicipital Tendon SQ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C804EDB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Bicipital Tendonitis-LM asking owner for update, no answer back, no PRP amount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15DFBC6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7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D90E16D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5</w:t>
            </w:r>
          </w:p>
        </w:tc>
      </w:tr>
      <w:tr w:rsidR="006E386A" w:rsidRPr="00B231A9" w14:paraId="0DF6AFA1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5D45341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5/09/2018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D8ACE56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1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11A9E79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N 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53E4AB7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R Elbow &amp; Shoulder 4ml each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1C5489D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Arthritis 10ml PRP total- no improvement with SQ injections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87F9743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8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1DAB24B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6</w:t>
            </w:r>
          </w:p>
        </w:tc>
      </w:tr>
      <w:tr w:rsidR="006E386A" w:rsidRPr="00B231A9" w14:paraId="073D9C5F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BBC78CC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5/15/2017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87304A0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8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F8531CA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N 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3D3C6B0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umbosacral Area 6.2ml SQ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E79F92B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Arthritis- no improvement with injections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858DF68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9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47F6B20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7</w:t>
            </w:r>
          </w:p>
        </w:tc>
      </w:tr>
      <w:tr w:rsidR="006E386A" w:rsidRPr="00B231A9" w14:paraId="0AC99794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1A491A5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5/17/2017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1745C6F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5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80ABA9B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EA5B38F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eft Carpus Area 3.4ml SQ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5E665CB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Carpal Pain- 6ml PRP total- no improvement with injection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2DBE580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0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90047A7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8</w:t>
            </w:r>
          </w:p>
        </w:tc>
      </w:tr>
      <w:tr w:rsidR="006E386A" w:rsidRPr="00B231A9" w14:paraId="35A6CDDE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2C8CE4C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5/09/2018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C9F2908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8m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0F5CF48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N 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11DB98D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Right &amp; Left Elbows 4ml each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C641922" w14:textId="57294D96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Ununited AP </w:t>
            </w:r>
            <w:proofErr w:type="spellStart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x</w:t>
            </w:r>
            <w:proofErr w:type="spellEnd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 03/18= Left 02/18= Right 8ml PRP total-mild improvement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7250F0E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1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3BF86E5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9</w:t>
            </w:r>
          </w:p>
        </w:tc>
      </w:tr>
      <w:tr w:rsidR="006E386A" w:rsidRPr="00B231A9" w14:paraId="30CE42A8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B348CD9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3/15/2018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A0C3A73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1m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22B0A8C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8405C40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Bilateral Hips 3.0ml SQ each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81FD059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Joint Laxity- 6ml PRP total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788E302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979CD85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0</w:t>
            </w:r>
          </w:p>
        </w:tc>
      </w:tr>
      <w:tr w:rsidR="006E386A" w:rsidRPr="00B231A9" w14:paraId="5BEC8CD0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3DFEA9D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3/16/2017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0388317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4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430A0583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F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2824BAD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Right Stifle- no amount 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B9E2AEE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uxating Patella-LM asking owner for update, no answer back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DE1A255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3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41D87B8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1</w:t>
            </w:r>
          </w:p>
        </w:tc>
      </w:tr>
      <w:tr w:rsidR="006E386A" w:rsidRPr="00B231A9" w14:paraId="65E9D49E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CE2E1C7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1/07/2020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6FC5D71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6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A99A332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N 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316ABA0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eft Stifle SQ- no amount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7C2F9A2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eft Capsule thickening &amp; DJD Left Stifle- Doing really well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DEF93E4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4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B097C13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2</w:t>
            </w:r>
          </w:p>
        </w:tc>
      </w:tr>
      <w:tr w:rsidR="006E386A" w:rsidRPr="00B231A9" w14:paraId="14563DB3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68EAB02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3/17/2017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A433E00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4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40AE4A69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96971C3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Bilateral Hip Area-no amount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D3E3AF4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FHO Left hip 5/15, Dislocated Right hip 3/17- no answer to get update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76878E2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5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DF25290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3</w:t>
            </w:r>
          </w:p>
        </w:tc>
      </w:tr>
      <w:tr w:rsidR="006E386A" w:rsidRPr="00B231A9" w14:paraId="4E502431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B89B845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0/02/2019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D6F0A67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7m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7EEFB5E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N 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62E18FF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eft Stifle 6ml SQ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181ABEF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Luxating Patella </w:t>
            </w:r>
            <w:proofErr w:type="spellStart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x</w:t>
            </w:r>
            <w:proofErr w:type="spellEnd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 10/02/2019- Took ~ 3 months but doing well now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6AD9343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6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BF76E53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4</w:t>
            </w:r>
          </w:p>
        </w:tc>
      </w:tr>
      <w:tr w:rsidR="006E386A" w:rsidRPr="00B231A9" w14:paraId="31E7F98F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38954EC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1/11/2019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68BDBDD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2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E7EB07B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D4560FD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L &amp; R Carpus SQ 2ml each 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9A67897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Arthritis-minimal improvement, still needed to start NSAIDs 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26D18EA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7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E619D99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5</w:t>
            </w:r>
          </w:p>
        </w:tc>
      </w:tr>
      <w:tr w:rsidR="006E386A" w:rsidRPr="00B231A9" w14:paraId="3174C75B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B5DA9E8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5/01/2017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34C03A5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634AD07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N 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DDEC873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eft Shoulder SQ- no amount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6BCB4A0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eft Bicipital Tendonitis- no improvement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06A3797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8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5E3710C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6</w:t>
            </w:r>
          </w:p>
        </w:tc>
      </w:tr>
      <w:tr w:rsidR="006E386A" w:rsidRPr="00B231A9" w14:paraId="12FAF71E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810BA69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5/08/2017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4CC2B81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1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7ADDA25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N 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3966E98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umbosacral Area 6.2ml SQ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D1D9D0E" w14:textId="1C06D1CA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umbosacral Stenosis- minimal improvement,</w:t>
            </w:r>
            <w:r w:rsidR="00B231A9" w:rsidRPr="00B231A9">
              <w:rPr>
                <w:rFonts w:ascii="Arial Narrow" w:hAnsi="Arial Narrow"/>
                <w:color w:val="000000"/>
                <w:sz w:val="15"/>
                <w:szCs w:val="15"/>
              </w:rPr>
              <w:t xml:space="preserve"> </w:t>
            </w: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till on NSAIDs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41EE1C6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9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FC851E8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7</w:t>
            </w:r>
          </w:p>
        </w:tc>
      </w:tr>
      <w:tr w:rsidR="006E386A" w:rsidRPr="00B231A9" w14:paraId="6BD31644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0E6F877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0/17/2019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7D6BA67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3BA0512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N 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2613C90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Right &amp; Left Stifle 1ml SQ each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75D1C8E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Luxating Patella </w:t>
            </w:r>
            <w:proofErr w:type="spellStart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x</w:t>
            </w:r>
            <w:proofErr w:type="spellEnd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 on Right 10/17/2019- 5ml PRP total- Doing well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A1D4EED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0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1699DAF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8</w:t>
            </w:r>
          </w:p>
        </w:tc>
      </w:tr>
      <w:tr w:rsidR="006E386A" w:rsidRPr="00B231A9" w14:paraId="46E177AB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C0A2AC9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2/13/2017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D183311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6m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46BE90B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N 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AD82AFB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eft Shoulder 3.5ml SQ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1F5ACCF" w14:textId="5C80B42C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OCD Lesion</w:t>
            </w:r>
            <w:r w:rsidR="00B231A9" w:rsidRPr="00B231A9">
              <w:rPr>
                <w:rFonts w:ascii="Arial Narrow" w:hAnsi="Arial Narrow"/>
                <w:color w:val="000000"/>
                <w:sz w:val="15"/>
                <w:szCs w:val="15"/>
              </w:rPr>
              <w:t xml:space="preserve">, </w:t>
            </w: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OCD </w:t>
            </w:r>
            <w:proofErr w:type="spellStart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x</w:t>
            </w:r>
            <w:proofErr w:type="spellEnd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 on 01/25/2018</w:t>
            </w:r>
            <w:r w:rsidR="00B231A9" w:rsidRPr="00B231A9">
              <w:rPr>
                <w:rFonts w:ascii="Arial Narrow" w:hAnsi="Arial Narrow"/>
                <w:color w:val="000000"/>
                <w:sz w:val="15"/>
                <w:szCs w:val="15"/>
              </w:rPr>
              <w:t>,</w:t>
            </w: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 Doing well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8F361EF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1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C00D467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9</w:t>
            </w:r>
          </w:p>
        </w:tc>
      </w:tr>
      <w:tr w:rsidR="006E386A" w:rsidRPr="00B231A9" w14:paraId="1D51C96E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2B8A586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0/27/2017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0B2EDAF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3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B550A8C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M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8826AA2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 Elbow 2.5ml, L shoulder 3.5ml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E41B785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Elbow rads= Arthritis &amp; Ununited AP, Shoulder= Bicipital Tendonitis   Doing well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A2A4E05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3FFF473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0</w:t>
            </w:r>
          </w:p>
        </w:tc>
      </w:tr>
      <w:tr w:rsidR="006E386A" w:rsidRPr="00B231A9" w14:paraId="118D3823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5A938C8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0/17/2019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7F436DC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12y 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EE96678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M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B0CED8C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proofErr w:type="spellStart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hip</w:t>
            </w:r>
            <w:proofErr w:type="spellEnd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 3</w:t>
            </w:r>
            <w:proofErr w:type="gramStart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ml,Rhip</w:t>
            </w:r>
            <w:proofErr w:type="gramEnd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 2.5ml,Rstifle .5ml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A01F989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Hip rads= </w:t>
            </w:r>
            <w:proofErr w:type="gramStart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arthritis  Right</w:t>
            </w:r>
            <w:proofErr w:type="gramEnd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 Stifle= torn collateral ligament Doing well on NSAIDs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8CEE944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3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4D7B024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1</w:t>
            </w:r>
          </w:p>
        </w:tc>
      </w:tr>
      <w:tr w:rsidR="006E386A" w:rsidRPr="00B231A9" w14:paraId="3E4DAE61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1AF4F48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3/20/2017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D8182AD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1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C7F1B10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33E0429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umbosacral Area SQ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D328073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proofErr w:type="gramStart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umbosacral  Stenosis</w:t>
            </w:r>
            <w:proofErr w:type="gramEnd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- no PRP amount, improved but still needs NSAIDs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576704D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4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BBF207A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2</w:t>
            </w:r>
          </w:p>
        </w:tc>
      </w:tr>
      <w:tr w:rsidR="006E386A" w:rsidRPr="00B231A9" w14:paraId="10387D96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52792B5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0/10/2019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A3410EF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6m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A7A58DF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2B037C2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proofErr w:type="spellStart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Shoulder</w:t>
            </w:r>
            <w:proofErr w:type="spellEnd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 4</w:t>
            </w:r>
            <w:proofErr w:type="gramStart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ml,RShoulder</w:t>
            </w:r>
            <w:proofErr w:type="gramEnd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 2.5ml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D57D1A9" w14:textId="3CBE0BCB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OCD Lesion</w:t>
            </w:r>
            <w:r w:rsidR="00B231A9" w:rsidRPr="00B231A9">
              <w:rPr>
                <w:rFonts w:ascii="Arial Narrow" w:hAnsi="Arial Narrow"/>
                <w:color w:val="000000"/>
                <w:sz w:val="15"/>
                <w:szCs w:val="15"/>
              </w:rPr>
              <w:t xml:space="preserve">, </w:t>
            </w: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OCD L </w:t>
            </w:r>
            <w:proofErr w:type="spellStart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x</w:t>
            </w:r>
            <w:proofErr w:type="spellEnd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 on 10/10/19</w:t>
            </w:r>
            <w:r w:rsidR="00B231A9" w:rsidRPr="00B231A9">
              <w:rPr>
                <w:rFonts w:ascii="Arial Narrow" w:hAnsi="Arial Narrow"/>
                <w:color w:val="000000"/>
                <w:sz w:val="15"/>
                <w:szCs w:val="15"/>
              </w:rPr>
              <w:t xml:space="preserve">, </w:t>
            </w: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OCD in R also      Doing well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D13257A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5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2916E12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3</w:t>
            </w:r>
          </w:p>
        </w:tc>
      </w:tr>
      <w:tr w:rsidR="006E386A" w:rsidRPr="00B231A9" w14:paraId="4E6278A5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2369D2F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5/01/2017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4390F08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5y 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C028284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755EF47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umbosacral Area 6ml SQ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6C92ADF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umbosacral Stenosis- Doing well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E7E69B3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6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2A9FD2E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4</w:t>
            </w:r>
          </w:p>
        </w:tc>
      </w:tr>
      <w:tr w:rsidR="006E386A" w:rsidRPr="00B231A9" w14:paraId="51385DD1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2BB2EDB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5/08/2018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2015B07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6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90E02B9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M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98B2B41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eft Achilles Tendon Area 7ml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B07315B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Lacerated </w:t>
            </w:r>
            <w:proofErr w:type="gramStart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eft  Achilles</w:t>
            </w:r>
            <w:proofErr w:type="gramEnd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 Tendon- PRP and Splint - Doing well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DFD5A9B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7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B89D189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5</w:t>
            </w:r>
          </w:p>
        </w:tc>
      </w:tr>
      <w:tr w:rsidR="006E386A" w:rsidRPr="00B231A9" w14:paraId="0EAE0D7F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A740E16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0/16/2017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14D6929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9y 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1C83DD0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9F807F7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 Shoulder joint 1ml, 4.8ml SQ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B56596F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eft Shoulder Arthritis and Bicipital Tendonitis -minimal improvement, on NSAIDs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AB1D4D6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8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33EE398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6</w:t>
            </w:r>
          </w:p>
        </w:tc>
      </w:tr>
      <w:tr w:rsidR="006E386A" w:rsidRPr="00B231A9" w14:paraId="3F276641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6487B5B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5/22/2017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5B13111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8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9B43F4D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S 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2ED5CEA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Bilateral Stifles- no amount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7126516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Arthritis- Did well, stayed on NSAIDs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7BCBC02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9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E856959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7</w:t>
            </w:r>
          </w:p>
        </w:tc>
      </w:tr>
      <w:tr w:rsidR="006E386A" w:rsidRPr="00B231A9" w14:paraId="7BF96F33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58AAD2B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4/10/2017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422377F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6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FB7B3B0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N 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5755BC0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proofErr w:type="spellStart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Stifle</w:t>
            </w:r>
            <w:proofErr w:type="spellEnd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 Joint 3ml, </w:t>
            </w:r>
            <w:proofErr w:type="spellStart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RStifle</w:t>
            </w:r>
            <w:proofErr w:type="spellEnd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 3ml SQ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24DB57C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R Stifle= Luxating Patella, L Stifle= ACL </w:t>
            </w:r>
            <w:proofErr w:type="spellStart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x</w:t>
            </w:r>
            <w:proofErr w:type="spellEnd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 04/10/2017 Doing well no NSAIDs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A381CA1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30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5AF2A60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8</w:t>
            </w:r>
          </w:p>
        </w:tc>
      </w:tr>
      <w:tr w:rsidR="006E386A" w:rsidRPr="00B231A9" w14:paraId="6776AD63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B2BFEED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1/18/2019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1DF8644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9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72EB314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N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598A79C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Right Shoulder Joint 7ml SQ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C62DEFD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Right OCD Surgery- slowly improved </w:t>
            </w:r>
            <w:proofErr w:type="gramStart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to</w:t>
            </w:r>
            <w:proofErr w:type="gramEnd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 normal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8118F84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31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4BB7B51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29</w:t>
            </w:r>
          </w:p>
        </w:tc>
      </w:tr>
      <w:tr w:rsidR="006E386A" w:rsidRPr="00B231A9" w14:paraId="0CF59778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EE69C6F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5/15/2018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00C36A1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5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F986BF8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N</w:t>
            </w:r>
          </w:p>
        </w:tc>
        <w:tc>
          <w:tcPr>
            <w:tcW w:w="189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572ECC0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proofErr w:type="spellStart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Ilioposas</w:t>
            </w:r>
            <w:proofErr w:type="spellEnd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 Area 3ml SQ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4F15957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Hip Pain- minimal improvement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9FD4569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3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45C88B7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30</w:t>
            </w:r>
          </w:p>
        </w:tc>
      </w:tr>
      <w:tr w:rsidR="006E386A" w:rsidRPr="00B231A9" w14:paraId="6176CDA8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4C098E8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0/02/2017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BB6CC9B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0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ED4255C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BAA0619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umbosacral Spine 6ml SQ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4B8D874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umbosacral Stenosis- moderate improvement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254BF25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33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835C297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31</w:t>
            </w:r>
          </w:p>
        </w:tc>
      </w:tr>
      <w:tr w:rsidR="006E386A" w:rsidRPr="00B231A9" w14:paraId="29BBCC1C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5BC85B7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1/13/2017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C629599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10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D11D96F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0CF62C6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Bilateral Stifles 3.75ml SQ each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F0D0BB1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Right ACL Surgery - Doing well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2863CE6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34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2DB14DB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32</w:t>
            </w:r>
          </w:p>
        </w:tc>
      </w:tr>
      <w:tr w:rsidR="006E386A" w:rsidRPr="00B231A9" w14:paraId="1AA80837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4920AA5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1/23/2017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1AF1677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6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4FD8164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FFFFFF" w:fill="FFFFFF"/>
            <w:noWrap/>
            <w:vAlign w:val="bottom"/>
            <w:hideMark/>
          </w:tcPr>
          <w:p w14:paraId="0C59889D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Bilateral Stifles 3.5ml SQ each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FFFFFF" w:fill="FFFFFF"/>
            <w:noWrap/>
            <w:vAlign w:val="bottom"/>
            <w:hideMark/>
          </w:tcPr>
          <w:p w14:paraId="61DA93C0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Bilateral Luxating </w:t>
            </w:r>
            <w:proofErr w:type="spellStart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Patellas</w:t>
            </w:r>
            <w:proofErr w:type="spellEnd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- Doing well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96306BE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35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7066046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33</w:t>
            </w:r>
          </w:p>
        </w:tc>
      </w:tr>
      <w:tr w:rsidR="006E386A" w:rsidRPr="00B231A9" w14:paraId="71DD55FC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B4FF4F5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3/30/2018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5751FB8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7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94E789B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</w:t>
            </w:r>
          </w:p>
        </w:tc>
        <w:tc>
          <w:tcPr>
            <w:tcW w:w="1896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FFFFFF" w:fill="FFFFFF"/>
            <w:noWrap/>
            <w:vAlign w:val="bottom"/>
            <w:hideMark/>
          </w:tcPr>
          <w:p w14:paraId="5275DD4D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Bilateral Stifles 3.5ml SQ each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FFFFFF" w:fill="FFFFFF"/>
            <w:noWrap/>
            <w:vAlign w:val="bottom"/>
            <w:hideMark/>
          </w:tcPr>
          <w:p w14:paraId="0EB7AAB8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 xml:space="preserve">Bilateral Luxating </w:t>
            </w:r>
            <w:proofErr w:type="spellStart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Patellas</w:t>
            </w:r>
            <w:proofErr w:type="spellEnd"/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- Doing well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71CFCDB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36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E1D373F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33</w:t>
            </w:r>
          </w:p>
        </w:tc>
      </w:tr>
      <w:tr w:rsidR="006E386A" w:rsidRPr="00B231A9" w14:paraId="228618B0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338862D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6/20/2016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A806043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6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9F9C41A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</w:t>
            </w:r>
          </w:p>
        </w:tc>
        <w:tc>
          <w:tcPr>
            <w:tcW w:w="1896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DE50A83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Left Tarsus 7ml SQ</w:t>
            </w:r>
          </w:p>
        </w:tc>
        <w:tc>
          <w:tcPr>
            <w:tcW w:w="333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6D1211A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Tarsus Pain- no improvement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FEFB04B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37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94B22E3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34</w:t>
            </w:r>
          </w:p>
        </w:tc>
      </w:tr>
      <w:tr w:rsidR="006E386A" w:rsidRPr="00B231A9" w14:paraId="433D7F00" w14:textId="77777777" w:rsidTr="00B231A9">
        <w:trPr>
          <w:trHeight w:val="20"/>
        </w:trPr>
        <w:tc>
          <w:tcPr>
            <w:tcW w:w="107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D6DD096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03/03/2017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8E7CA42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8y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F470F8D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S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42CA2A9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Right Stifle 3ml SQ, 3ml joint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F6912C6" w14:textId="77777777" w:rsidR="006E386A" w:rsidRPr="006E386A" w:rsidRDefault="006E386A" w:rsidP="006E386A">
            <w:pPr>
              <w:spacing w:line="240" w:lineRule="auto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Right Torn ACL- Doing well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D02068E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38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1C23A25" w14:textId="77777777" w:rsidR="006E386A" w:rsidRPr="006E386A" w:rsidRDefault="006E386A" w:rsidP="006E386A">
            <w:pPr>
              <w:spacing w:line="240" w:lineRule="auto"/>
              <w:jc w:val="right"/>
              <w:rPr>
                <w:rFonts w:ascii="Arial Narrow" w:hAnsi="Arial Narrow"/>
                <w:color w:val="000000"/>
                <w:sz w:val="15"/>
                <w:szCs w:val="15"/>
              </w:rPr>
            </w:pPr>
            <w:r w:rsidRPr="006E386A">
              <w:rPr>
                <w:rFonts w:ascii="Arial Narrow" w:hAnsi="Arial Narrow"/>
                <w:color w:val="000000"/>
                <w:sz w:val="15"/>
                <w:szCs w:val="15"/>
              </w:rPr>
              <w:t>35</w:t>
            </w:r>
          </w:p>
        </w:tc>
      </w:tr>
    </w:tbl>
    <w:p w14:paraId="61F7224C" w14:textId="033B556F" w:rsidR="006E386A" w:rsidRDefault="006E386A"/>
    <w:p w14:paraId="1649268B" w14:textId="0F586437" w:rsidR="00C71432" w:rsidRDefault="00C71432"/>
    <w:p w14:paraId="4D09418F" w14:textId="759C321F" w:rsidR="00C71432" w:rsidRDefault="001C0991" w:rsidP="00BC2A23">
      <w:pPr>
        <w:spacing w:line="240" w:lineRule="auto"/>
      </w:pPr>
      <w:r>
        <w:lastRenderedPageBreak/>
        <w:t xml:space="preserve">Appendix </w:t>
      </w:r>
      <w:r w:rsidR="00C71432">
        <w:t xml:space="preserve">Table 3. </w:t>
      </w:r>
      <w:r w:rsidR="00BC2A23" w:rsidRPr="006E386A">
        <w:t xml:space="preserve">Raw data for L-PRP Devices used in this study. All </w:t>
      </w:r>
      <w:proofErr w:type="gramStart"/>
      <w:r w:rsidR="00BC2A23" w:rsidRPr="006E386A">
        <w:t>follow-up</w:t>
      </w:r>
      <w:proofErr w:type="gramEnd"/>
      <w:r w:rsidR="00BC2A23" w:rsidRPr="006E386A">
        <w:t xml:space="preserve"> </w:t>
      </w:r>
      <w:r w:rsidR="00BC2A23">
        <w:t>was conducted between from February – March 2020.</w:t>
      </w:r>
    </w:p>
    <w:tbl>
      <w:tblPr>
        <w:tblW w:w="8185" w:type="dxa"/>
        <w:tblLook w:val="04A0" w:firstRow="1" w:lastRow="0" w:firstColumn="1" w:lastColumn="0" w:noHBand="0" w:noVBand="1"/>
      </w:tblPr>
      <w:tblGrid>
        <w:gridCol w:w="748"/>
        <w:gridCol w:w="747"/>
        <w:gridCol w:w="747"/>
        <w:gridCol w:w="1854"/>
        <w:gridCol w:w="2649"/>
        <w:gridCol w:w="630"/>
        <w:gridCol w:w="810"/>
      </w:tblGrid>
      <w:tr w:rsidR="008C3E24" w:rsidRPr="008C3E24" w14:paraId="10C25000" w14:textId="77777777" w:rsidTr="008C3E24">
        <w:trPr>
          <w:trHeight w:val="20"/>
        </w:trPr>
        <w:tc>
          <w:tcPr>
            <w:tcW w:w="74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5E59EB1" w14:textId="77777777" w:rsidR="008C3E24" w:rsidRPr="008C3E24" w:rsidRDefault="008C3E24" w:rsidP="008C3E24">
            <w:pPr>
              <w:spacing w:line="240" w:lineRule="auto"/>
              <w:jc w:val="center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Date</w:t>
            </w:r>
          </w:p>
        </w:tc>
        <w:tc>
          <w:tcPr>
            <w:tcW w:w="747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505BD85" w14:textId="77777777" w:rsidR="008C3E24" w:rsidRPr="008C3E24" w:rsidRDefault="008C3E24" w:rsidP="008C3E24">
            <w:pPr>
              <w:spacing w:line="240" w:lineRule="auto"/>
              <w:jc w:val="center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Age</w:t>
            </w:r>
          </w:p>
        </w:tc>
        <w:tc>
          <w:tcPr>
            <w:tcW w:w="747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84493A0" w14:textId="77777777" w:rsidR="008C3E24" w:rsidRPr="008C3E24" w:rsidRDefault="008C3E24" w:rsidP="008C3E24">
            <w:pPr>
              <w:spacing w:line="240" w:lineRule="auto"/>
              <w:jc w:val="center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Sex</w:t>
            </w:r>
          </w:p>
        </w:tc>
        <w:tc>
          <w:tcPr>
            <w:tcW w:w="185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9E021B6" w14:textId="77777777" w:rsidR="008C3E24" w:rsidRPr="008C3E24" w:rsidRDefault="008C3E24" w:rsidP="008C3E24">
            <w:pPr>
              <w:spacing w:line="240" w:lineRule="auto"/>
              <w:jc w:val="center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Injection Site(s)</w:t>
            </w:r>
          </w:p>
        </w:tc>
        <w:tc>
          <w:tcPr>
            <w:tcW w:w="2649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67A32FC" w14:textId="77777777" w:rsidR="008C3E24" w:rsidRPr="008C3E24" w:rsidRDefault="008C3E24" w:rsidP="008C3E24">
            <w:pPr>
              <w:spacing w:line="240" w:lineRule="auto"/>
              <w:jc w:val="center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Additional Notes and Medical History</w:t>
            </w: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902CEA8" w14:textId="77777777" w:rsidR="008C3E24" w:rsidRPr="008C3E24" w:rsidRDefault="008C3E24" w:rsidP="008C3E24">
            <w:pPr>
              <w:spacing w:line="240" w:lineRule="auto"/>
              <w:jc w:val="center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Device #</w:t>
            </w:r>
          </w:p>
        </w:tc>
        <w:tc>
          <w:tcPr>
            <w:tcW w:w="81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BBEC617" w14:textId="77777777" w:rsidR="008C3E24" w:rsidRPr="008C3E24" w:rsidRDefault="008C3E24" w:rsidP="008C3E24">
            <w:pPr>
              <w:spacing w:line="240" w:lineRule="auto"/>
              <w:jc w:val="center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Patient Number</w:t>
            </w:r>
          </w:p>
        </w:tc>
      </w:tr>
      <w:tr w:rsidR="008C3E24" w:rsidRPr="008C3E24" w14:paraId="6A661EE2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983DC5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6/05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2A9460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0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2F16D5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2FD604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Hip 1.3ml, Left Hip 1.2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D6449C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Arthritis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B7049E4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DCF7271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</w:t>
            </w:r>
          </w:p>
        </w:tc>
      </w:tr>
      <w:tr w:rsidR="008C3E24" w:rsidRPr="008C3E24" w14:paraId="77A179CB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ABBA90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6/05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C50651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4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342B3E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0FCF75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Stifle- no amount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3A8BA1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ACL Surgery Right stifle- Did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AF6D745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AAD5BA4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</w:t>
            </w:r>
          </w:p>
        </w:tc>
      </w:tr>
      <w:tr w:rsidR="008C3E24" w:rsidRPr="008C3E24" w14:paraId="4B74F126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8CA4B1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2/26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3AEC1C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3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24D2A7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FFFFFF" w:fill="FFFFFF"/>
            <w:noWrap/>
            <w:vAlign w:val="bottom"/>
            <w:hideMark/>
          </w:tcPr>
          <w:p w14:paraId="1562E70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Right Stifle 1ml, Left Stifle .5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E45E29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ACL Surgery- Did well</w:t>
            </w:r>
            <w:proofErr w:type="gram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/  Left</w:t>
            </w:r>
            <w:proofErr w:type="gram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ACL was torn on 2/5/2020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A139088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B9C6FAC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3</w:t>
            </w:r>
          </w:p>
        </w:tc>
      </w:tr>
      <w:tr w:rsidR="008C3E24" w:rsidRPr="008C3E24" w14:paraId="723ACB7C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0542C9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1/14/2016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83EE13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3y 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F52BE5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45CF4C2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Hips 1.2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D26988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Hip Dysplasia- Did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CB776E0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5582973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</w:t>
            </w:r>
          </w:p>
        </w:tc>
      </w:tr>
      <w:tr w:rsidR="008C3E24" w:rsidRPr="008C3E24" w14:paraId="28CACF9F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49D426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5/26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009CBC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4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2DB610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525BA7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Hips 1.5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36FED5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Hip Dysplasia- Did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7F0AEE4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77258F0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</w:t>
            </w:r>
          </w:p>
        </w:tc>
      </w:tr>
      <w:tr w:rsidR="008C3E24" w:rsidRPr="008C3E24" w14:paraId="4B8F1809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78BD7D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0/10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AE3F4C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3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631329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86E46E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-no amount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9A2344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Arthritis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EBB6786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67F4537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5</w:t>
            </w:r>
          </w:p>
        </w:tc>
      </w:tr>
      <w:tr w:rsidR="008C3E24" w:rsidRPr="008C3E24" w14:paraId="0B3D8DC9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B99EEE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6/12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B6FFC3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7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22CEA4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024AD7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Left Stifle 0.9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A206C6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Arthritis/Post ACL </w:t>
            </w:r>
            <w:proofErr w:type="spell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x</w:t>
            </w:r>
            <w:proofErr w:type="spell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1 </w:t>
            </w:r>
            <w:proofErr w:type="spell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yr</w:t>
            </w:r>
            <w:proofErr w:type="spell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favoring- Doing Great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8EA8228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79005DC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6</w:t>
            </w:r>
          </w:p>
        </w:tc>
      </w:tr>
      <w:tr w:rsidR="008C3E24" w:rsidRPr="008C3E24" w14:paraId="0E55318B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37508B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2/01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BDC7D9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7m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4CB08A2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C17159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Hip 1.5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CA3A9B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Hip Dysplasia- Did well, no NSAIDs needed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DB3320B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E939202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</w:t>
            </w:r>
          </w:p>
        </w:tc>
      </w:tr>
      <w:tr w:rsidR="008C3E24" w:rsidRPr="008C3E24" w14:paraId="1185D8CE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55A5AA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2/15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6551C4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9y 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A2B893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33BFB9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Left Stifle 1</w:t>
            </w:r>
            <w:proofErr w:type="gram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ml,Right</w:t>
            </w:r>
            <w:proofErr w:type="gram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Stifle 1.2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F30A0D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Left ACL Repair </w:t>
            </w:r>
            <w:proofErr w:type="spell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x</w:t>
            </w:r>
            <w:proofErr w:type="spell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795F8D1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F775F0A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8</w:t>
            </w:r>
          </w:p>
        </w:tc>
      </w:tr>
      <w:tr w:rsidR="008C3E24" w:rsidRPr="008C3E24" w14:paraId="0889886F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6DB05F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3/25/2016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B80B83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7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428B80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928C36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BDD1E9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2/17/</w:t>
            </w:r>
            <w:proofErr w:type="gram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7 :Left</w:t>
            </w:r>
            <w:proofErr w:type="gram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ACL Torn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CEC187F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8748119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9</w:t>
            </w:r>
          </w:p>
        </w:tc>
      </w:tr>
      <w:tr w:rsidR="008C3E24" w:rsidRPr="008C3E24" w14:paraId="512EF429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F43B07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1/06/2020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2D58A2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4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5224B4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FAF548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- no amount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44A156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ACL Surgery Right stifle- Did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9232ABD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52B8234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0</w:t>
            </w:r>
          </w:p>
        </w:tc>
      </w:tr>
      <w:tr w:rsidR="008C3E24" w:rsidRPr="008C3E24" w14:paraId="543E5A35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159989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8/07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540C96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4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17C473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7C5FDE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Hips 1.2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1AA3B5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Hip Dysplasia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AB464AE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58757C1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1</w:t>
            </w:r>
          </w:p>
        </w:tc>
      </w:tr>
      <w:tr w:rsidR="008C3E24" w:rsidRPr="008C3E24" w14:paraId="03A516FC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7178DF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9/18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DAD964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4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76B8E3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43ACA9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Stifle 1.1</w:t>
            </w:r>
            <w:proofErr w:type="gram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ml,Left</w:t>
            </w:r>
            <w:proofErr w:type="gram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Stifle 1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E79CB3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TPLO Surgery Right Stifle,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1758261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41779B6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1</w:t>
            </w:r>
          </w:p>
        </w:tc>
      </w:tr>
      <w:tr w:rsidR="008C3E24" w:rsidRPr="008C3E24" w14:paraId="0F1D8775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F6F692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8/24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0230D4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1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BC181D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99FB4A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EE35673" w14:textId="5A88AC7C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Arthritis- Doing well- no NSAIDs </w:t>
            </w:r>
            <w:proofErr w:type="gram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eeded  A</w:t>
            </w:r>
            <w:r w:rsidR="00901488">
              <w:rPr>
                <w:rFonts w:ascii="Arial Narrow" w:hAnsi="Arial Narrow" w:cs="Calibri"/>
                <w:color w:val="000000"/>
                <w:sz w:val="9"/>
                <w:szCs w:val="9"/>
              </w:rPr>
              <w:t>PS</w:t>
            </w:r>
            <w:proofErr w:type="gram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</w:t>
            </w:r>
            <w:proofErr w:type="spell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Inj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2782815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6A69136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2</w:t>
            </w:r>
          </w:p>
        </w:tc>
      </w:tr>
      <w:tr w:rsidR="008C3E24" w:rsidRPr="008C3E24" w14:paraId="76B67FC6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AE247E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1/30/18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5EC5B4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2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7778DC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08738A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.5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E962AD4" w14:textId="414A70A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Arthritis- Doing well, no NSAIDs- As of 02/07/2020 no A</w:t>
            </w:r>
            <w:r w:rsidR="00901488">
              <w:rPr>
                <w:rFonts w:ascii="Arial Narrow" w:hAnsi="Arial Narrow" w:cs="Calibri"/>
                <w:color w:val="000000"/>
                <w:sz w:val="9"/>
                <w:szCs w:val="9"/>
              </w:rPr>
              <w:t>PS</w:t>
            </w: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needed yet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1F5C2BC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C3C7738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2</w:t>
            </w:r>
          </w:p>
        </w:tc>
      </w:tr>
      <w:tr w:rsidR="008C3E24" w:rsidRPr="008C3E24" w14:paraId="460FE02F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250C65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4/14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FD6CC4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7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E68A31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F46037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.2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C00098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4/11/17 Partial Torn ACL- Doing well! No </w:t>
            </w:r>
            <w:proofErr w:type="spell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x</w:t>
            </w:r>
            <w:proofErr w:type="spell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needed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8797DD2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7DCA0C1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3</w:t>
            </w:r>
          </w:p>
        </w:tc>
      </w:tr>
      <w:tr w:rsidR="008C3E24" w:rsidRPr="008C3E24" w14:paraId="11F32473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A183D4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5/01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EF363D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7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A4B39C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2F36F7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.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008E81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04/17 Bilateral ACL Tears, ACL </w:t>
            </w:r>
            <w:proofErr w:type="spell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x</w:t>
            </w:r>
            <w:proofErr w:type="spell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5/2017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0BCF12E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B7D5357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4</w:t>
            </w:r>
          </w:p>
        </w:tc>
      </w:tr>
      <w:tr w:rsidR="008C3E24" w:rsidRPr="008C3E24" w14:paraId="54615BD0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7C9FC5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7/01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AE3322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5m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90909F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AD0413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Hips 1.5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262B7D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Hip Dysplasia-Rec FHO or ACT- ACT= doing great!!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032A8CB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2821B63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5</w:t>
            </w:r>
          </w:p>
        </w:tc>
      </w:tr>
      <w:tr w:rsidR="008C3E24" w:rsidRPr="008C3E24" w14:paraId="4EF24376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60C12E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1/25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83E1EA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9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22BCF3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5B9D1F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L Stifle .25ml, R Stifle .5ml 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4B9C2A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Torn Left ACL- Doing well No surgery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56D88AA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620AF4F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6</w:t>
            </w:r>
          </w:p>
        </w:tc>
      </w:tr>
      <w:tr w:rsidR="008C3E24" w:rsidRPr="008C3E24" w14:paraId="1600C86B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F12F6E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4/17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5980C5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6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51E0D1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F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CE920F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6A390D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Bilateral Torn ACL-04/17/19 Right ACL </w:t>
            </w:r>
            <w:proofErr w:type="spell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x</w:t>
            </w:r>
            <w:proofErr w:type="spell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 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BF90091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A97A0CE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7</w:t>
            </w:r>
          </w:p>
        </w:tc>
      </w:tr>
      <w:tr w:rsidR="008C3E24" w:rsidRPr="008C3E24" w14:paraId="0A11A0FE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715729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2/02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CD9A36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2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45FA2F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M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3FC3FD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.2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F2AE27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Partially torn ACL- Needed repaired,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B3EDFB3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618A227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8</w:t>
            </w:r>
          </w:p>
        </w:tc>
      </w:tr>
      <w:tr w:rsidR="008C3E24" w:rsidRPr="008C3E24" w14:paraId="2185B8F2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159D62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2/10/2018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E7AC5D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0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704406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927F9A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Left Stifle 1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DA138A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Left ACL Repair </w:t>
            </w:r>
            <w:proofErr w:type="spell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x</w:t>
            </w:r>
            <w:proofErr w:type="spell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D077FB0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3BA6A1E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9</w:t>
            </w:r>
          </w:p>
        </w:tc>
      </w:tr>
      <w:tr w:rsidR="008C3E24" w:rsidRPr="008C3E24" w14:paraId="76D4F677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214F0A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5/24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861479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8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703DDD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A62829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0.25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038632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Left ACL Repair </w:t>
            </w:r>
            <w:proofErr w:type="spell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x</w:t>
            </w:r>
            <w:proofErr w:type="spell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E416F0B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F4DCD97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0</w:t>
            </w:r>
          </w:p>
        </w:tc>
      </w:tr>
      <w:tr w:rsidR="008C3E24" w:rsidRPr="008C3E24" w14:paraId="1EFA2E0C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300208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9/02/2016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6ED9BA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4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479857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5016B9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Stifle 2.8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288448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8/31/16 Torn R ACL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0BA11B7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D465A11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1</w:t>
            </w:r>
          </w:p>
        </w:tc>
      </w:tr>
      <w:tr w:rsidR="008C3E24" w:rsidRPr="008C3E24" w14:paraId="0CB241C8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EC53D1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6/26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FC5F7D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5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8C2EF5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965BC6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Stifle 1.9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EF940F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5/30/17 began getting stiff again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B3E0823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5CB20B2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1</w:t>
            </w:r>
          </w:p>
        </w:tc>
      </w:tr>
      <w:tr w:rsidR="008C3E24" w:rsidRPr="008C3E24" w14:paraId="2B913EE3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D92458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6/01/2018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F82753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6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AD837D2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3E22F8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Stifle 2.0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7464FB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F6E15F9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D4DC526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1</w:t>
            </w:r>
          </w:p>
        </w:tc>
      </w:tr>
      <w:tr w:rsidR="008C3E24" w:rsidRPr="008C3E24" w14:paraId="4378BFB0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E265C82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6/03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0B7E37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7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99DDFA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8994BC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.25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BFCE9C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Not currently on NSAIDs and Doing great!!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0A18B59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06BD28B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1</w:t>
            </w:r>
          </w:p>
        </w:tc>
      </w:tr>
      <w:tr w:rsidR="008C3E24" w:rsidRPr="008C3E24" w14:paraId="52417239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A5EAEB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5/23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D605C8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2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4CA383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CDAED4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Stifle 2.6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5CE3E3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ACL Surgery- Did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436D53A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69EB98F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2</w:t>
            </w:r>
          </w:p>
        </w:tc>
      </w:tr>
      <w:tr w:rsidR="008C3E24" w:rsidRPr="008C3E24" w14:paraId="57941E0B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3C7D54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7/12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44E56E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1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C684EF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8A9D69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.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699FA3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05/20/19 L ACL Repair w/ patellar tack, 7/19 not using leg- well now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C208231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62F81D2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3</w:t>
            </w:r>
          </w:p>
        </w:tc>
      </w:tr>
      <w:tr w:rsidR="008C3E24" w:rsidRPr="008C3E24" w14:paraId="38BC9646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851742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9/18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7E19BB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4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51F810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4A53F82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.5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2823BE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9/18/17 L ACL Repair- still limping 9/18 on NSAIDs and Tramado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9404F40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3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32D37A5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4</w:t>
            </w:r>
          </w:p>
        </w:tc>
      </w:tr>
      <w:tr w:rsidR="008C3E24" w:rsidRPr="008C3E24" w14:paraId="14EDF3DD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5DDD36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5/10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A03ACF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2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A0F99C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38B78E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Left Stifle 0.2ml, rest SQ L Stifle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8A926C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4/19 right part. tear w/ luxating patella,5/19 Left luxating patella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C42893A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3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F972832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5</w:t>
            </w:r>
          </w:p>
        </w:tc>
      </w:tr>
      <w:tr w:rsidR="008C3E24" w:rsidRPr="008C3E24" w14:paraId="04285D7B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7B115C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5/24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F9CC7B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8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CA5695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0C7874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Left Hip 1.4</w:t>
            </w:r>
            <w:proofErr w:type="gram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ml,Right</w:t>
            </w:r>
            <w:proofErr w:type="gram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Hip 1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19E542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LM for update, but no answer back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20EA147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3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64DDD1C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6</w:t>
            </w:r>
          </w:p>
        </w:tc>
      </w:tr>
      <w:tr w:rsidR="008C3E24" w:rsidRPr="008C3E24" w14:paraId="3F2F3277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B96F72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5/29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99440E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4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789A39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654FBD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L Stifle 1.5ml, R Stifle1.3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54E653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Left ACL Repair </w:t>
            </w:r>
            <w:proofErr w:type="spell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x</w:t>
            </w:r>
            <w:proofErr w:type="spell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B8D96FE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3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1E667F6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7</w:t>
            </w:r>
          </w:p>
        </w:tc>
      </w:tr>
      <w:tr w:rsidR="008C3E24" w:rsidRPr="008C3E24" w14:paraId="65B7C9F5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0AFE0D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6/09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6524BC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7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E314AA2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F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4091E0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Hips 1.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CD242C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Arthritis - No improvement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95850EF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C25EB11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8</w:t>
            </w:r>
          </w:p>
        </w:tc>
      </w:tr>
      <w:tr w:rsidR="008C3E24" w:rsidRPr="008C3E24" w14:paraId="37304A99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6CBB39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0/17/2016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FB57DC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8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0A7E20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398495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Hips 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441898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Advanced Arthritis- no improvement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1460FD5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3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7DA27A8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29</w:t>
            </w:r>
          </w:p>
        </w:tc>
      </w:tr>
      <w:tr w:rsidR="008C3E24" w:rsidRPr="008C3E24" w14:paraId="19F731B2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2AA9F0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0/06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6A2D7E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9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040CFD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1735EA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203E352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DJD with joint mouse- did really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A349DC6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F959EBB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30</w:t>
            </w:r>
          </w:p>
        </w:tc>
      </w:tr>
      <w:tr w:rsidR="008C3E24" w:rsidRPr="008C3E24" w14:paraId="20022422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B3A314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2/17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280A8A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6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CD2522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BA5787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 Stifle joint and SQ in that area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60AEA62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06/2016 TPLO </w:t>
            </w:r>
            <w:proofErr w:type="spell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x</w:t>
            </w:r>
            <w:proofErr w:type="spell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- did really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BCE8F30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3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E57F941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31</w:t>
            </w:r>
          </w:p>
        </w:tc>
      </w:tr>
      <w:tr w:rsidR="008C3E24" w:rsidRPr="008C3E24" w14:paraId="1962F546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D30E6F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8/12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818AD6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2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5C119F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C0CFE0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.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97942D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Left Stifle Bursitis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C05B088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3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152325E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32</w:t>
            </w:r>
          </w:p>
        </w:tc>
      </w:tr>
      <w:tr w:rsidR="008C3E24" w:rsidRPr="008C3E24" w14:paraId="0D739B7A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4684FF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7/21/201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0D00F1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5y 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8DFE23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FF5167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Hip 1ml, Right Stifle 1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86AC01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ACL Repair- NSAIDs PRN- some improvement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2575645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3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B9565EA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33</w:t>
            </w:r>
          </w:p>
        </w:tc>
      </w:tr>
      <w:tr w:rsidR="008C3E24" w:rsidRPr="008C3E24" w14:paraId="71780350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720462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5/03/2016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C300DC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10y 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A8E3DD2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DE6A50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Left Stifle 2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4554A8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DJD Left Stifle- Did great!!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7188F67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4426060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34</w:t>
            </w:r>
          </w:p>
        </w:tc>
      </w:tr>
      <w:tr w:rsidR="008C3E24" w:rsidRPr="008C3E24" w14:paraId="7F7EAE33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423F5F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1/07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2A0FAB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7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4BE6E4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89A98E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stifle 3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DE8A55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TPLO Surgery Right Stifle,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11BE920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6CB4764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35</w:t>
            </w:r>
          </w:p>
        </w:tc>
      </w:tr>
      <w:tr w:rsidR="008C3E24" w:rsidRPr="008C3E24" w14:paraId="2A901BCF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9EDE9C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1/14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72ECF9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7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9DF7CB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DC0922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FB3F74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Left ACL Repair </w:t>
            </w:r>
            <w:proofErr w:type="spell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x</w:t>
            </w:r>
            <w:proofErr w:type="spell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6222441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6D593B3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36</w:t>
            </w:r>
          </w:p>
        </w:tc>
      </w:tr>
      <w:tr w:rsidR="008C3E24" w:rsidRPr="008C3E24" w14:paraId="7316D3E2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587AF9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7/31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168E49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6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016448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14EE60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.2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ADA5F5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ACL Repair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689A365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94E1209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37</w:t>
            </w:r>
          </w:p>
        </w:tc>
      </w:tr>
      <w:tr w:rsidR="008C3E24" w:rsidRPr="008C3E24" w14:paraId="096A0617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DCB858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3/06/2018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3CE72C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0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215CA8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9078A8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Hips 1.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159ABF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DJD in Hips- Did Great!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826FD8C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AD99D07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38</w:t>
            </w:r>
          </w:p>
        </w:tc>
      </w:tr>
      <w:tr w:rsidR="008C3E24" w:rsidRPr="008C3E24" w14:paraId="48B77F38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3784D3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5/22/2018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937EF6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4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1E939B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B58B4F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.3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5244A1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Bilateral TPLO </w:t>
            </w:r>
            <w:proofErr w:type="spell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x</w:t>
            </w:r>
            <w:proofErr w:type="spell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- Doing great!!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C3A4731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2C9F48B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39</w:t>
            </w:r>
          </w:p>
        </w:tc>
      </w:tr>
      <w:tr w:rsidR="008C3E24" w:rsidRPr="008C3E24" w14:paraId="78312741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298519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4/11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87F34A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5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313848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ECFAF5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.7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0869252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Arthritis- slow to improve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5A814FB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C3995B5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0</w:t>
            </w:r>
          </w:p>
        </w:tc>
      </w:tr>
      <w:tr w:rsidR="008C3E24" w:rsidRPr="008C3E24" w14:paraId="2A9D3202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0BBD50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6/12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0E88DD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1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49552B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F92C40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Stifle and Right Hip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C77AF1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Arthritis and Right Torn ACL- Doing well, no amounts noted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685D291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6EBAEC9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1</w:t>
            </w:r>
          </w:p>
        </w:tc>
      </w:tr>
      <w:tr w:rsidR="008C3E24" w:rsidRPr="008C3E24" w14:paraId="1727739B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B943A2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6/21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088230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24m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1B42E7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86849A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.5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3DF4AC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ACL Repair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844F229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80AF360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2</w:t>
            </w:r>
          </w:p>
        </w:tc>
      </w:tr>
      <w:tr w:rsidR="008C3E24" w:rsidRPr="008C3E24" w14:paraId="5941E6D0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F8AD0F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0/21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B7F241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7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7976A9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M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6E097D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12DF86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Right ACL Repair- a lot of post op complications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B9F9DCC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5758A28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3</w:t>
            </w:r>
          </w:p>
        </w:tc>
      </w:tr>
      <w:tr w:rsidR="008C3E24" w:rsidRPr="008C3E24" w14:paraId="711A18EF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040A1F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2/11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A914F0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7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390928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C525BF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.5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E9E4C5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ACL Repair- Doing Great!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9E4C336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5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821BB44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4</w:t>
            </w:r>
          </w:p>
        </w:tc>
      </w:tr>
      <w:tr w:rsidR="008C3E24" w:rsidRPr="008C3E24" w14:paraId="6EAE2A7D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13B84F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1/11/2016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3696A4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1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E1ED82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056DFA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Hip 3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FCFE0C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evere Arthritis- not much improvement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4EE8EC7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5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EE83E63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5</w:t>
            </w:r>
          </w:p>
        </w:tc>
      </w:tr>
      <w:tr w:rsidR="008C3E24" w:rsidRPr="008C3E24" w14:paraId="572C2E58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AA0E50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3/20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97F6C3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2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866C9E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A5B7F3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Left Stifle 1</w:t>
            </w:r>
            <w:proofErr w:type="gram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ml,Left</w:t>
            </w:r>
            <w:proofErr w:type="gram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Hip 1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32BA5C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Left ACL Repair </w:t>
            </w:r>
            <w:proofErr w:type="spell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x</w:t>
            </w:r>
            <w:proofErr w:type="spell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C83FD30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5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E950D4E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6</w:t>
            </w:r>
          </w:p>
        </w:tc>
      </w:tr>
      <w:tr w:rsidR="008C3E24" w:rsidRPr="008C3E24" w14:paraId="72526FED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4FACAF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1/09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449869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6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3BD9B1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BF460D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Left Stifle 1ml, Left Stifle .5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93489A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Right ACL Repair </w:t>
            </w:r>
            <w:proofErr w:type="spell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x</w:t>
            </w:r>
            <w:proofErr w:type="spell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F927CB4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5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1C6CA79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7</w:t>
            </w:r>
          </w:p>
        </w:tc>
      </w:tr>
      <w:tr w:rsidR="008C3E24" w:rsidRPr="008C3E24" w14:paraId="70DD89DF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F9CCD8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0/09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D86C78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6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6A18B6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E6E47A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7BF01C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Left TPLO- post op swelling with fluid- not much improvement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5B4B0D3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5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FF04D97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7</w:t>
            </w:r>
          </w:p>
        </w:tc>
      </w:tr>
      <w:tr w:rsidR="008C3E24" w:rsidRPr="008C3E24" w14:paraId="38A705AE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DFF1F2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6/05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F5A1D3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2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F1F93E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97B003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.25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EC3B6B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Torn Left ACL- No surgery-LM for update, no answer back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5454CA5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5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E9A1867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8</w:t>
            </w:r>
          </w:p>
        </w:tc>
      </w:tr>
      <w:tr w:rsidR="008C3E24" w:rsidRPr="008C3E24" w14:paraId="037D3503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A91AB0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3/06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15AAB3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5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E684DD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27F865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152029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Bilateral Torn ACL- Left </w:t>
            </w:r>
            <w:proofErr w:type="spell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x</w:t>
            </w:r>
            <w:proofErr w:type="spell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on 3/6/19, 2 months until improved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23A10CF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8A38049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49</w:t>
            </w:r>
          </w:p>
        </w:tc>
      </w:tr>
      <w:tr w:rsidR="008C3E24" w:rsidRPr="008C3E24" w14:paraId="689B860A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56758F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5/29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8CC149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0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83E74D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F1443D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.25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77BD87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Torn Bilateral ACLs- no surgery and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52B1D26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5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20A1A30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50</w:t>
            </w:r>
          </w:p>
        </w:tc>
      </w:tr>
      <w:tr w:rsidR="008C3E24" w:rsidRPr="008C3E24" w14:paraId="32AC7C6C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1722F5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3/10/201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48EB9D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3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27BCDB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28F94D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Hips 1.2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94DA7C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proofErr w:type="spellStart"/>
            <w:r w:rsidRPr="008C3E24">
              <w:rPr>
                <w:rFonts w:ascii="Arial Narrow" w:hAnsi="Arial Narrow" w:cs="Arial"/>
                <w:sz w:val="9"/>
                <w:szCs w:val="9"/>
              </w:rPr>
              <w:t>Arthiritis</w:t>
            </w:r>
            <w:proofErr w:type="spellEnd"/>
            <w:r w:rsidRPr="008C3E24">
              <w:rPr>
                <w:rFonts w:ascii="Arial Narrow" w:hAnsi="Arial Narrow" w:cs="Arial"/>
                <w:sz w:val="9"/>
                <w:szCs w:val="9"/>
              </w:rPr>
              <w:t xml:space="preserve"> Bilateral Hips- no real improvement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32AC641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B04653C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51</w:t>
            </w:r>
          </w:p>
        </w:tc>
      </w:tr>
      <w:tr w:rsidR="008C3E24" w:rsidRPr="008C3E24" w14:paraId="1A5AE9E4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E2E1BF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5/20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9F3BFA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2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70D2DB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FA04FA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.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41B8E2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 Partial Tear ACL= No surgery and only on NSAIDs PRN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02976FD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5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1C6954F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52</w:t>
            </w:r>
          </w:p>
        </w:tc>
      </w:tr>
      <w:tr w:rsidR="008C3E24" w:rsidRPr="008C3E24" w14:paraId="0D252267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CCBA2C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2/25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B3062B2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2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A46F532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F39514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.25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FFFFFF" w:fill="FFFFFF"/>
            <w:noWrap/>
            <w:vAlign w:val="bottom"/>
            <w:hideMark/>
          </w:tcPr>
          <w:p w14:paraId="54F03A5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R Torn ACL= TPLO 4/2016, L Torn ACL 2/2019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EFB90FF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6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3F65B9B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53</w:t>
            </w:r>
          </w:p>
        </w:tc>
      </w:tr>
      <w:tr w:rsidR="008C3E24" w:rsidRPr="008C3E24" w14:paraId="66A2F558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4A57BC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2/13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B8A10C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5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AB3795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241E10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0.5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462CA20" w14:textId="65B16E61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Luxating Patella with arthritis- doing well 2ml A</w:t>
            </w:r>
            <w:r w:rsidR="00901488">
              <w:rPr>
                <w:rFonts w:ascii="Arial Narrow" w:hAnsi="Arial Narrow" w:cs="Calibri"/>
                <w:color w:val="000000"/>
                <w:sz w:val="9"/>
                <w:szCs w:val="9"/>
              </w:rPr>
              <w:t>PS</w:t>
            </w: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tota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CF0D569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6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E38084B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54</w:t>
            </w:r>
          </w:p>
        </w:tc>
      </w:tr>
      <w:tr w:rsidR="008C3E24" w:rsidRPr="008C3E24" w14:paraId="6FC53DCA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4AB117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9/09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1CA4D5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5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906ACA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01B0BB2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89C618A" w14:textId="44608CD8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Torn ACL- Doing well!    2.5ml A</w:t>
            </w:r>
            <w:r w:rsidR="00901488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PS </w:t>
            </w: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tota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256B59D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38210A4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55</w:t>
            </w:r>
          </w:p>
        </w:tc>
      </w:tr>
      <w:tr w:rsidR="008C3E24" w:rsidRPr="008C3E24" w14:paraId="31672CD8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CE062E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4/25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73ED66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2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0B477A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65EFEA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Hip 1</w:t>
            </w:r>
            <w:proofErr w:type="gram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ml,Left</w:t>
            </w:r>
            <w:proofErr w:type="gram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Stifle .3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55C6DB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Degenerative Joint Disease Left </w:t>
            </w:r>
            <w:proofErr w:type="gram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tifle  Did</w:t>
            </w:r>
            <w:proofErr w:type="gram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5E8E009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1E7B714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56</w:t>
            </w:r>
          </w:p>
        </w:tc>
      </w:tr>
      <w:tr w:rsidR="008C3E24" w:rsidRPr="008C3E24" w14:paraId="73BD5A21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E30253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1/02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811DD5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6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066462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E9EFCE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.4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458C12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Left ACL Repair </w:t>
            </w:r>
            <w:proofErr w:type="spell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x</w:t>
            </w:r>
            <w:proofErr w:type="spell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BF68E1F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6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CB70165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57</w:t>
            </w:r>
          </w:p>
        </w:tc>
      </w:tr>
      <w:tr w:rsidR="008C3E24" w:rsidRPr="008C3E24" w14:paraId="4D0381A6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237870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0/09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7448FE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8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C527C9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383AD7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.3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DA26F92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Left Torn ACL- no surgery- complications= </w:t>
            </w:r>
            <w:proofErr w:type="spell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euth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B9EF681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6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C636AC3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58</w:t>
            </w:r>
          </w:p>
        </w:tc>
      </w:tr>
      <w:tr w:rsidR="008C3E24" w:rsidRPr="008C3E24" w14:paraId="79101534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A9189B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0/23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C5DAF4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5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1197F8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A3D030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 Stifle 1.3ml, L Stifle 1.5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1A9FFD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Torn Right ACL- slow recovery- now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1C94601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6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18F7F37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59</w:t>
            </w:r>
          </w:p>
        </w:tc>
      </w:tr>
      <w:tr w:rsidR="008C3E24" w:rsidRPr="008C3E24" w14:paraId="309A2EAE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90A5CE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6/02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D9A2C2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9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E9DD812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M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87711F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Elbow 2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AF8178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proofErr w:type="spell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Arthiritis</w:t>
            </w:r>
            <w:proofErr w:type="spell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Right Elbow- Did very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AAA783F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8D3CE32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60</w:t>
            </w:r>
          </w:p>
        </w:tc>
      </w:tr>
      <w:tr w:rsidR="008C3E24" w:rsidRPr="008C3E24" w14:paraId="7CB6091F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5FD8CE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4/12/02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B1221A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0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1A2BB72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AFDD6D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727A21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Partial Torn ACL- Surgery 4/24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68217CF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7D836AB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61</w:t>
            </w:r>
          </w:p>
        </w:tc>
      </w:tr>
      <w:tr w:rsidR="008C3E24" w:rsidRPr="008C3E24" w14:paraId="0FD9ED13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E88E3A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5/01/2018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49214A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8y 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32FDB5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DFE255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.3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9EB762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Bilateral ACL Tear- TPLO Right stifle- Doing well no surgery for 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920F0E4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6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FC6272F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62</w:t>
            </w:r>
          </w:p>
        </w:tc>
      </w:tr>
      <w:tr w:rsidR="008C3E24" w:rsidRPr="008C3E24" w14:paraId="0138CE9A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668B1D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1/09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97A767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5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A1EACE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5DB402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.2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739012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ACL Repair- did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0EDAE47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943985D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63</w:t>
            </w:r>
          </w:p>
        </w:tc>
      </w:tr>
      <w:tr w:rsidR="008C3E24" w:rsidRPr="008C3E24" w14:paraId="698F2735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B5AA0D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2/12/2020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EDA43F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6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66DF52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363C41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Left Stifle 0.7ml, Left hip 1.3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567AE0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TPLO Surgery Left Stifle, Doing well so far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58B46FD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B2F1D98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63</w:t>
            </w:r>
          </w:p>
        </w:tc>
      </w:tr>
      <w:tr w:rsidR="008C3E24" w:rsidRPr="008C3E24" w14:paraId="6EFDC38A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3E0180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9/04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706EDC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7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FDDDE3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DA1B5E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Stifle 1</w:t>
            </w:r>
            <w:proofErr w:type="gram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ml,Left</w:t>
            </w:r>
            <w:proofErr w:type="gram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Stifle 1.1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FCCFA72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Torn ACL- Band loosened, owner declined repair and still limps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5B0CDD7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AD5968E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64</w:t>
            </w:r>
          </w:p>
        </w:tc>
      </w:tr>
      <w:tr w:rsidR="008C3E24" w:rsidRPr="008C3E24" w14:paraId="7F02179A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8436C0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2/26/2016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D9371B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6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C7DCC3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1108BA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Left Stifle 2.2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2C9B96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Doing Great!!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FDA0E9D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B6F7C57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65</w:t>
            </w:r>
          </w:p>
        </w:tc>
      </w:tr>
      <w:tr w:rsidR="008C3E24" w:rsidRPr="008C3E24" w14:paraId="45921BD5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E5074D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3/29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F9F4CB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9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D4F2F4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1D550A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F8396F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Torn Right ACL</w:t>
            </w:r>
            <w:proofErr w:type="gram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-  now</w:t>
            </w:r>
            <w:proofErr w:type="gram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6437771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54A119A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66</w:t>
            </w:r>
          </w:p>
        </w:tc>
      </w:tr>
      <w:tr w:rsidR="008C3E24" w:rsidRPr="008C3E24" w14:paraId="717CC627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142A0E2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9/04/201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422C42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6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4CC2C5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7CED2F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Hips 1.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48005C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Bilateral Arthritis in hips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E6A7809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58BDBD1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67</w:t>
            </w:r>
          </w:p>
        </w:tc>
      </w:tr>
      <w:tr w:rsidR="008C3E24" w:rsidRPr="008C3E24" w14:paraId="22878B6C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ACAAF3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0/14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CB0C44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3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4675FF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CDA589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Left Stifle .75</w:t>
            </w:r>
            <w:proofErr w:type="gram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ml,Right</w:t>
            </w:r>
            <w:proofErr w:type="gram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Stifle 1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F8526A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Torn Left ACL- No surgery and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2284B99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EE92D9D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68</w:t>
            </w:r>
          </w:p>
        </w:tc>
      </w:tr>
      <w:tr w:rsidR="008C3E24" w:rsidRPr="008C3E24" w14:paraId="681F1FA5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4FC683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0/03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237698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2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2D89F4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B6295C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- no amount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0197F62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L ACL surgery3/2016, R ACL Surgery 10/</w:t>
            </w:r>
            <w:proofErr w:type="gram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2019  Doing</w:t>
            </w:r>
            <w:proofErr w:type="gram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D38CF5B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777C076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69</w:t>
            </w:r>
          </w:p>
        </w:tc>
      </w:tr>
      <w:tr w:rsidR="008C3E24" w:rsidRPr="008C3E24" w14:paraId="36AE20D4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D0DE04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1/16/201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86297E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0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96A600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0F2774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Hip 2.1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0D5F7D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evere Arthritis- not much improvement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B91DD6E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5E89523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0</w:t>
            </w:r>
          </w:p>
        </w:tc>
      </w:tr>
      <w:tr w:rsidR="008C3E24" w:rsidRPr="008C3E24" w14:paraId="2C0C3C2F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12E38E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0/03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54B1372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7y 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C35E87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B23CE0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.25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7A3061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ACL Surgery and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42D27EC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3616FD5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1</w:t>
            </w:r>
          </w:p>
        </w:tc>
      </w:tr>
      <w:tr w:rsidR="008C3E24" w:rsidRPr="008C3E24" w14:paraId="00226183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C6DAFF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1/21/2018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703745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3y 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A93D61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4894D6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 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26B5DD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Torn ACL Surgery and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BFB800E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8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A6C8476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2</w:t>
            </w:r>
          </w:p>
        </w:tc>
      </w:tr>
      <w:tr w:rsidR="008C3E24" w:rsidRPr="008C3E24" w14:paraId="23D93FAF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2038C5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7/31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D2CF1A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5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04067E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1DF75B2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Bilateral Stifles 0.5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4B2E08B" w14:textId="7DA8B828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10/2018 Right ACL Surgery- limping= rec. </w:t>
            </w:r>
            <w:proofErr w:type="gram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A</w:t>
            </w:r>
            <w:r w:rsidR="00901488">
              <w:rPr>
                <w:rFonts w:ascii="Arial Narrow" w:hAnsi="Arial Narrow" w:cs="Calibri"/>
                <w:color w:val="000000"/>
                <w:sz w:val="9"/>
                <w:szCs w:val="9"/>
              </w:rPr>
              <w:t>PS</w:t>
            </w: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 Doing</w:t>
            </w:r>
            <w:proofErr w:type="gram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well  2.4ml tota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D5CF4C9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8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2279703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3</w:t>
            </w:r>
          </w:p>
        </w:tc>
      </w:tr>
      <w:tr w:rsidR="008C3E24" w:rsidRPr="008C3E24" w14:paraId="12143F18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06CDE2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3/24/201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B92BC1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2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746438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D9959F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Left Stifle 3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F1D8DA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DJD in Left stifle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BD13F73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8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57C068D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4</w:t>
            </w:r>
          </w:p>
        </w:tc>
      </w:tr>
      <w:tr w:rsidR="008C3E24" w:rsidRPr="008C3E24" w14:paraId="75222E4B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DC5367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1/13/201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1C7364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6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27AA48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6069B3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Bilateral Stifles 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67EA65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proofErr w:type="gram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Arthritis  Doing</w:t>
            </w:r>
            <w:proofErr w:type="gram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3BF3084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8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8B50F8C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5</w:t>
            </w:r>
          </w:p>
        </w:tc>
      </w:tr>
      <w:tr w:rsidR="008C3E24" w:rsidRPr="008C3E24" w14:paraId="576456B0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B56FB8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8/26/201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2FCC68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6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65A253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B5314A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proofErr w:type="spell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Shoulder</w:t>
            </w:r>
            <w:proofErr w:type="spell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1.3</w:t>
            </w:r>
            <w:proofErr w:type="gramStart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ml,LShoulder</w:t>
            </w:r>
            <w:proofErr w:type="gramEnd"/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 xml:space="preserve"> 1.2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D4B80A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Arthritis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492DBBB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8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1049210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5</w:t>
            </w:r>
          </w:p>
        </w:tc>
      </w:tr>
      <w:tr w:rsidR="008C3E24" w:rsidRPr="008C3E24" w14:paraId="3084DC46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F5E86E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6/10/201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86A84D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5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977110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7D5537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Left Stifle 4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DEF19B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Arthritis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8B9C755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8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A2109E2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5</w:t>
            </w:r>
          </w:p>
        </w:tc>
      </w:tr>
      <w:tr w:rsidR="008C3E24" w:rsidRPr="008C3E24" w14:paraId="1011130C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403339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04/08/201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9DFBAC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8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70CDBF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35FD97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Hips 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F2592C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Arthritis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F7D98A4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8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055A113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6</w:t>
            </w:r>
          </w:p>
        </w:tc>
      </w:tr>
      <w:tr w:rsidR="008C3E24" w:rsidRPr="008C3E24" w14:paraId="48A1AB88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A146F3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2/14/2018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CFBE2E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10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63D9CC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4B5444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Bilateral Stifles- No amount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90A4A6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Calibri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Calibri"/>
                <w:color w:val="000000"/>
                <w:sz w:val="9"/>
                <w:szCs w:val="9"/>
              </w:rPr>
              <w:t>Right ACL Surgery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AD4A0F1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8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A2F0363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7</w:t>
            </w:r>
          </w:p>
        </w:tc>
      </w:tr>
      <w:tr w:rsidR="008C3E24" w:rsidRPr="008C3E24" w14:paraId="4F74207A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D3E4D9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09/16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A332A6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8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7EF03E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775247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Bilateral Stifles 1.2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40391A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 xml:space="preserve">Left ACL Repair </w:t>
            </w:r>
            <w:proofErr w:type="spellStart"/>
            <w:r w:rsidRPr="008C3E24">
              <w:rPr>
                <w:rFonts w:ascii="Arial Narrow" w:hAnsi="Arial Narrow" w:cs="Arial"/>
                <w:sz w:val="9"/>
                <w:szCs w:val="9"/>
              </w:rPr>
              <w:t>Sx</w:t>
            </w:r>
            <w:proofErr w:type="spellEnd"/>
            <w:r w:rsidRPr="008C3E24">
              <w:rPr>
                <w:rFonts w:ascii="Arial Narrow" w:hAnsi="Arial Narrow" w:cs="Arial"/>
                <w:sz w:val="9"/>
                <w:szCs w:val="9"/>
              </w:rPr>
              <w:t>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7F7EA58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8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CE605A9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8</w:t>
            </w:r>
          </w:p>
        </w:tc>
      </w:tr>
      <w:tr w:rsidR="008C3E24" w:rsidRPr="008C3E24" w14:paraId="693281C4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50EBA5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01/08/2016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1107E0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10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0BF3F7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3F1795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Bilateral Hips 1.5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1C7D2C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DJD in both hips- No improvement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9EEA2B1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8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2E43E2F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79</w:t>
            </w:r>
          </w:p>
        </w:tc>
      </w:tr>
      <w:tr w:rsidR="008C3E24" w:rsidRPr="008C3E24" w14:paraId="1743A3D2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1A91D3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07/27/2016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FD3694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 xml:space="preserve">10y 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C79B00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362554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Bilateral Hips 1.5ml, .3 L Carpus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E6E7E1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Severe Arthritis and Neuropathy- helped comfort level, not neuro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FE88849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9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6C10E04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80</w:t>
            </w:r>
          </w:p>
        </w:tc>
      </w:tr>
      <w:tr w:rsidR="008C3E24" w:rsidRPr="008C3E24" w14:paraId="0BE708E6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8F0662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03/02/2018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98B250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8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A1969D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BFE628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Bilateral Hips 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917A85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Arthritis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BA11740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9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E05B46A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81</w:t>
            </w:r>
          </w:p>
        </w:tc>
      </w:tr>
      <w:tr w:rsidR="008C3E24" w:rsidRPr="008C3E24" w14:paraId="30A5DE15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94D107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03/13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C7E2FF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14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00355D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B0233D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Right Stifle Joint 1ml and 1ml SQ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E8C75D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Right Torn ACL- No surgery and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D915055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9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AC3B28F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82</w:t>
            </w:r>
          </w:p>
        </w:tc>
      </w:tr>
      <w:tr w:rsidR="008C3E24" w:rsidRPr="008C3E24" w14:paraId="08342FA3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645A61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03/13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900BD3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3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C685F3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B19B891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Left Hip 2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4CA689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Left Hip laxity- did help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41C5C59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9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F0FB234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83</w:t>
            </w:r>
          </w:p>
        </w:tc>
      </w:tr>
      <w:tr w:rsidR="008C3E24" w:rsidRPr="008C3E24" w14:paraId="3ECE49AC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514434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12/11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565C41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8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C1FD91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CD8B03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Bilateral Stifles 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FEDB5F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DJD Bilateral Stifles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D6A2868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9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C9D04CF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84</w:t>
            </w:r>
          </w:p>
        </w:tc>
      </w:tr>
      <w:tr w:rsidR="008C3E24" w:rsidRPr="008C3E24" w14:paraId="32FB3910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AED287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3/24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7366D6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9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E0F817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3E5F6B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Right Stifle- no amount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83781F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ACL Surgery 2009, Trochlear Groove Surgery 2009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48170E9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9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4D5A3D7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85</w:t>
            </w:r>
          </w:p>
        </w:tc>
      </w:tr>
      <w:tr w:rsidR="008C3E24" w:rsidRPr="008C3E24" w14:paraId="4939CA63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AC8D90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04/12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639CC1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6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2564D6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3E4BFE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 xml:space="preserve">Left </w:t>
            </w:r>
            <w:proofErr w:type="spellStart"/>
            <w:r w:rsidRPr="008C3E24">
              <w:rPr>
                <w:rFonts w:ascii="Arial Narrow" w:hAnsi="Arial Narrow" w:cs="Arial"/>
                <w:sz w:val="9"/>
                <w:szCs w:val="9"/>
              </w:rPr>
              <w:t>Stilfe</w:t>
            </w:r>
            <w:proofErr w:type="spellEnd"/>
            <w:r w:rsidRPr="008C3E24">
              <w:rPr>
                <w:rFonts w:ascii="Arial Narrow" w:hAnsi="Arial Narrow" w:cs="Arial"/>
                <w:sz w:val="9"/>
                <w:szCs w:val="9"/>
              </w:rPr>
              <w:t xml:space="preserve"> 2.5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9A336C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Torn Left ACL- Surgery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578F757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9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CB57AEE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86</w:t>
            </w:r>
          </w:p>
        </w:tc>
      </w:tr>
      <w:tr w:rsidR="008C3E24" w:rsidRPr="008C3E24" w14:paraId="00EEA085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9160E3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01/15/2018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E2BE3B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6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4CBC2D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7FF7AF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Bilateral Stifle 1.75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F1D380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Right ACL surgery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EFB9718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9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4E06E28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87</w:t>
            </w:r>
          </w:p>
        </w:tc>
      </w:tr>
      <w:tr w:rsidR="008C3E24" w:rsidRPr="008C3E24" w14:paraId="496A56A9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D90B35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10/07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33C9362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 xml:space="preserve">4y 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5EECAD4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4E7F1A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Right Elbow 1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12E1D7C" w14:textId="0D50718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Right Elbow Arthritis- doing well 2.5ml tota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12DF004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9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A5DBEB8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88</w:t>
            </w:r>
          </w:p>
        </w:tc>
      </w:tr>
      <w:tr w:rsidR="008C3E24" w:rsidRPr="008C3E24" w14:paraId="702182D5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F8B659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08/05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1C6182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5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79A052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AC5B4B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Bilateral Stifles 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DB2A5C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Right ACL surgery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98D8559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9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54195EC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89</w:t>
            </w:r>
          </w:p>
        </w:tc>
      </w:tr>
      <w:tr w:rsidR="008C3E24" w:rsidRPr="008C3E24" w14:paraId="20A933EE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0A5083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03/25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638C992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10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B99CA9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5FDF9E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L Stifle 0.5ml, R Stifle 0.6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B6977E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Left Torn ACL Surgery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8298FFD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D85CA28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90</w:t>
            </w:r>
          </w:p>
        </w:tc>
      </w:tr>
      <w:tr w:rsidR="008C3E24" w:rsidRPr="008C3E24" w14:paraId="5E8A6F8E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639EB4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05/20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704F1D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3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3BFA60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A50D58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Bilateral Stifles 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A1C490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Right ACL surgery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A295E3E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01130CF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91</w:t>
            </w:r>
          </w:p>
        </w:tc>
      </w:tr>
      <w:tr w:rsidR="008C3E24" w:rsidRPr="008C3E24" w14:paraId="5EBE2AE4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FE68C4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06/24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A9F622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13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F84F8A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B454A3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R stifle 1ml, L Stifle 0.5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C3CBE0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Torn Right ACL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152E62A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0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454A802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92</w:t>
            </w:r>
          </w:p>
        </w:tc>
      </w:tr>
      <w:tr w:rsidR="008C3E24" w:rsidRPr="008C3E24" w14:paraId="7ED7D369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08068A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04/19/2018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93CE51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3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02D127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C2B70FE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Bilateral Stifles- No amount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99ABED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Left TPLO  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0979CEA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0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36B84F0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93</w:t>
            </w:r>
          </w:p>
        </w:tc>
      </w:tr>
      <w:tr w:rsidR="008C3E24" w:rsidRPr="008C3E24" w14:paraId="64AC5898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8D6567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08/07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1BFB55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2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29BFD6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5563B5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Bilateral Stifles 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82FD61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 xml:space="preserve">Left ACL Repair </w:t>
            </w:r>
            <w:proofErr w:type="spellStart"/>
            <w:r w:rsidRPr="008C3E24">
              <w:rPr>
                <w:rFonts w:ascii="Arial Narrow" w:hAnsi="Arial Narrow" w:cs="Arial"/>
                <w:sz w:val="9"/>
                <w:szCs w:val="9"/>
              </w:rPr>
              <w:t>Sx</w:t>
            </w:r>
            <w:proofErr w:type="spellEnd"/>
            <w:r w:rsidRPr="008C3E24">
              <w:rPr>
                <w:rFonts w:ascii="Arial Narrow" w:hAnsi="Arial Narrow" w:cs="Arial"/>
                <w:sz w:val="9"/>
                <w:szCs w:val="9"/>
              </w:rPr>
              <w:t>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E3544DC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0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C9FAC94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94</w:t>
            </w:r>
          </w:p>
        </w:tc>
      </w:tr>
      <w:tr w:rsidR="008C3E24" w:rsidRPr="008C3E24" w14:paraId="36786128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2CFAD3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11/14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434E35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16m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C02113D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65C3770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Bilateral Stifles 1.1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AC79B4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Right ACL Surgery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69CD999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A547E27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95</w:t>
            </w:r>
          </w:p>
        </w:tc>
      </w:tr>
      <w:tr w:rsidR="008C3E24" w:rsidRPr="008C3E24" w14:paraId="45142558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333FDD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05/24/20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C9E17CB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11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80395CC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N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C967EC9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Right Hip 2.6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48AD065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Right hip arthritis    9/2017 Right torn AC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C697155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0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42D9E06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96</w:t>
            </w:r>
          </w:p>
        </w:tc>
      </w:tr>
      <w:tr w:rsidR="008C3E24" w:rsidRPr="008C3E24" w14:paraId="5743D163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0E980A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10/01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8F95EC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3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1B60FDF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08BC97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L Stifle 1.5ml, R Stifle 1ml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DBC797A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 xml:space="preserve">Left ACL Repair </w:t>
            </w:r>
            <w:proofErr w:type="spellStart"/>
            <w:r w:rsidRPr="008C3E24">
              <w:rPr>
                <w:rFonts w:ascii="Arial Narrow" w:hAnsi="Arial Narrow" w:cs="Arial"/>
                <w:sz w:val="9"/>
                <w:szCs w:val="9"/>
              </w:rPr>
              <w:t>Sx</w:t>
            </w:r>
            <w:proofErr w:type="spellEnd"/>
            <w:r w:rsidRPr="008C3E24">
              <w:rPr>
                <w:rFonts w:ascii="Arial Narrow" w:hAnsi="Arial Narrow" w:cs="Arial"/>
                <w:sz w:val="9"/>
                <w:szCs w:val="9"/>
              </w:rPr>
              <w:t>- Doing wel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28D0D58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0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845C282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97</w:t>
            </w:r>
          </w:p>
        </w:tc>
      </w:tr>
      <w:tr w:rsidR="008C3E24" w:rsidRPr="008C3E24" w14:paraId="73D593BC" w14:textId="77777777" w:rsidTr="008C3E24">
        <w:trPr>
          <w:trHeight w:val="20"/>
        </w:trPr>
        <w:tc>
          <w:tcPr>
            <w:tcW w:w="74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FC4ACD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06/26/20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72780D6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3y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1864537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S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71A4703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>Bilateral Stifles 0.75ml each</w:t>
            </w:r>
          </w:p>
        </w:tc>
        <w:tc>
          <w:tcPr>
            <w:tcW w:w="264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6233DD8" w14:textId="77777777" w:rsidR="008C3E24" w:rsidRPr="008C3E24" w:rsidRDefault="008C3E24" w:rsidP="008C3E24">
            <w:pPr>
              <w:spacing w:line="240" w:lineRule="auto"/>
              <w:rPr>
                <w:rFonts w:ascii="Arial Narrow" w:hAnsi="Arial Narrow" w:cs="Arial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sz w:val="9"/>
                <w:szCs w:val="9"/>
              </w:rPr>
              <w:t xml:space="preserve"> Left ACL Repair </w:t>
            </w:r>
            <w:proofErr w:type="spellStart"/>
            <w:r w:rsidRPr="008C3E24">
              <w:rPr>
                <w:rFonts w:ascii="Arial Narrow" w:hAnsi="Arial Narrow" w:cs="Arial"/>
                <w:sz w:val="9"/>
                <w:szCs w:val="9"/>
              </w:rPr>
              <w:t>Sx</w:t>
            </w:r>
            <w:proofErr w:type="spellEnd"/>
            <w:r w:rsidRPr="008C3E24">
              <w:rPr>
                <w:rFonts w:ascii="Arial Narrow" w:hAnsi="Arial Narrow" w:cs="Arial"/>
                <w:sz w:val="9"/>
                <w:szCs w:val="9"/>
              </w:rPr>
              <w:t>- Doing well   2.5ml tota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10855C5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10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7CF3949" w14:textId="77777777" w:rsidR="008C3E24" w:rsidRPr="008C3E24" w:rsidRDefault="008C3E24" w:rsidP="008C3E24">
            <w:pPr>
              <w:spacing w:line="240" w:lineRule="auto"/>
              <w:jc w:val="right"/>
              <w:rPr>
                <w:rFonts w:ascii="Arial Narrow" w:hAnsi="Arial Narrow" w:cs="Arial"/>
                <w:color w:val="000000"/>
                <w:sz w:val="9"/>
                <w:szCs w:val="9"/>
              </w:rPr>
            </w:pPr>
            <w:r w:rsidRPr="008C3E24">
              <w:rPr>
                <w:rFonts w:ascii="Arial Narrow" w:hAnsi="Arial Narrow" w:cs="Arial"/>
                <w:color w:val="000000"/>
                <w:sz w:val="9"/>
                <w:szCs w:val="9"/>
              </w:rPr>
              <w:t>98</w:t>
            </w:r>
          </w:p>
        </w:tc>
      </w:tr>
    </w:tbl>
    <w:p w14:paraId="18FB431B" w14:textId="77777777" w:rsidR="00C71432" w:rsidRDefault="00C71432"/>
    <w:p w14:paraId="5F60F46C" w14:textId="77777777" w:rsidR="00C71432" w:rsidRDefault="00C71432"/>
    <w:p w14:paraId="5A57E5E0" w14:textId="77777777" w:rsidR="006C3A30" w:rsidRDefault="006C3A30"/>
    <w:p w14:paraId="707D8557" w14:textId="77777777" w:rsidR="006C3A30" w:rsidRPr="006C3A30" w:rsidRDefault="006C3A30" w:rsidP="006C3A30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C3A30">
        <w:rPr>
          <w:noProof/>
        </w:rPr>
        <w:t>1.</w:t>
      </w:r>
      <w:r w:rsidRPr="006C3A30">
        <w:rPr>
          <w:noProof/>
        </w:rPr>
        <w:tab/>
        <w:t>O'shaughnessey K, Matuska A, Hoeppner J, et al. Autologous protein solution prepared from the blood of osteoarthritic patients contains an enhanced profile of anti</w:t>
      </w:r>
      <w:r w:rsidRPr="006C3A30">
        <w:rPr>
          <w:rFonts w:ascii="Cambria Math" w:hAnsi="Cambria Math" w:cs="Cambria Math"/>
          <w:noProof/>
        </w:rPr>
        <w:t>‐</w:t>
      </w:r>
      <w:r w:rsidRPr="006C3A30">
        <w:rPr>
          <w:noProof/>
        </w:rPr>
        <w:t xml:space="preserve">inflammatory cytokines and anabolic growth factors. </w:t>
      </w:r>
      <w:r w:rsidRPr="006C3A30">
        <w:rPr>
          <w:i/>
          <w:noProof/>
        </w:rPr>
        <w:t xml:space="preserve">Journal of orthopaedic research : official publication of the Orthopaedic Research Society. </w:t>
      </w:r>
      <w:r w:rsidRPr="006C3A30">
        <w:rPr>
          <w:noProof/>
        </w:rPr>
        <w:t>2014;32(10):1349-1355.</w:t>
      </w:r>
    </w:p>
    <w:p w14:paraId="07830637" w14:textId="3CB114F3" w:rsidR="00273B34" w:rsidRDefault="006C3A30">
      <w:r>
        <w:fldChar w:fldCharType="end"/>
      </w:r>
    </w:p>
    <w:sectPr w:rsidR="00273B34" w:rsidSect="00AE24D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AMA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awvdpdrsrwxe6epd2b5t5rw0de2pxzx9d2t&quot;&gt;My EndNote Library-Converted&lt;record-ids&gt;&lt;item&gt;2&lt;/item&gt;&lt;/record-ids&gt;&lt;/item&gt;&lt;/Libraries&gt;"/>
  </w:docVars>
  <w:rsids>
    <w:rsidRoot w:val="006C3A30"/>
    <w:rsid w:val="00001439"/>
    <w:rsid w:val="00010FF8"/>
    <w:rsid w:val="000331B3"/>
    <w:rsid w:val="0006711F"/>
    <w:rsid w:val="00074E0E"/>
    <w:rsid w:val="00083EF3"/>
    <w:rsid w:val="000967E9"/>
    <w:rsid w:val="000A01E1"/>
    <w:rsid w:val="000A7916"/>
    <w:rsid w:val="000D4520"/>
    <w:rsid w:val="000E2BE0"/>
    <w:rsid w:val="000F6ADC"/>
    <w:rsid w:val="00112920"/>
    <w:rsid w:val="001578E0"/>
    <w:rsid w:val="001632E4"/>
    <w:rsid w:val="001736FC"/>
    <w:rsid w:val="00182CA7"/>
    <w:rsid w:val="001B7C90"/>
    <w:rsid w:val="001C0991"/>
    <w:rsid w:val="001E2179"/>
    <w:rsid w:val="001E3659"/>
    <w:rsid w:val="00227CC4"/>
    <w:rsid w:val="0024546F"/>
    <w:rsid w:val="00252946"/>
    <w:rsid w:val="00252D85"/>
    <w:rsid w:val="002643C6"/>
    <w:rsid w:val="00270487"/>
    <w:rsid w:val="00273B34"/>
    <w:rsid w:val="00273FB5"/>
    <w:rsid w:val="002807BE"/>
    <w:rsid w:val="00283AC8"/>
    <w:rsid w:val="002A5D28"/>
    <w:rsid w:val="002B27FE"/>
    <w:rsid w:val="00304426"/>
    <w:rsid w:val="00326A51"/>
    <w:rsid w:val="00333043"/>
    <w:rsid w:val="00346178"/>
    <w:rsid w:val="00370F87"/>
    <w:rsid w:val="003A3D4D"/>
    <w:rsid w:val="003C64CA"/>
    <w:rsid w:val="003E729B"/>
    <w:rsid w:val="003F22E7"/>
    <w:rsid w:val="0040305A"/>
    <w:rsid w:val="00422B5D"/>
    <w:rsid w:val="00434E19"/>
    <w:rsid w:val="00435798"/>
    <w:rsid w:val="00442AFC"/>
    <w:rsid w:val="00450645"/>
    <w:rsid w:val="00455F13"/>
    <w:rsid w:val="004650E1"/>
    <w:rsid w:val="00470990"/>
    <w:rsid w:val="004759FC"/>
    <w:rsid w:val="00496AAE"/>
    <w:rsid w:val="004A33FE"/>
    <w:rsid w:val="004D51CE"/>
    <w:rsid w:val="004E62A6"/>
    <w:rsid w:val="004F0A39"/>
    <w:rsid w:val="004F310E"/>
    <w:rsid w:val="004F5313"/>
    <w:rsid w:val="00501E8E"/>
    <w:rsid w:val="00524FAE"/>
    <w:rsid w:val="00527BF6"/>
    <w:rsid w:val="00532A11"/>
    <w:rsid w:val="0054246B"/>
    <w:rsid w:val="00544800"/>
    <w:rsid w:val="00551E40"/>
    <w:rsid w:val="005B1CDE"/>
    <w:rsid w:val="005D04E5"/>
    <w:rsid w:val="005F4B14"/>
    <w:rsid w:val="005F7937"/>
    <w:rsid w:val="006030F0"/>
    <w:rsid w:val="00607FD9"/>
    <w:rsid w:val="006108CB"/>
    <w:rsid w:val="0061197C"/>
    <w:rsid w:val="0063067D"/>
    <w:rsid w:val="00635057"/>
    <w:rsid w:val="00650DFF"/>
    <w:rsid w:val="00660854"/>
    <w:rsid w:val="00673557"/>
    <w:rsid w:val="0067786A"/>
    <w:rsid w:val="00682044"/>
    <w:rsid w:val="00682C71"/>
    <w:rsid w:val="00686063"/>
    <w:rsid w:val="00693C9D"/>
    <w:rsid w:val="006A4061"/>
    <w:rsid w:val="006C0F15"/>
    <w:rsid w:val="006C3A30"/>
    <w:rsid w:val="006E386A"/>
    <w:rsid w:val="006E79B1"/>
    <w:rsid w:val="006F1070"/>
    <w:rsid w:val="006F3B4E"/>
    <w:rsid w:val="007150DA"/>
    <w:rsid w:val="007414B0"/>
    <w:rsid w:val="007418FC"/>
    <w:rsid w:val="00746E8A"/>
    <w:rsid w:val="0075570A"/>
    <w:rsid w:val="007B7B0B"/>
    <w:rsid w:val="007C0AFE"/>
    <w:rsid w:val="007C3769"/>
    <w:rsid w:val="007F02B7"/>
    <w:rsid w:val="007F15F1"/>
    <w:rsid w:val="00825534"/>
    <w:rsid w:val="00832A5B"/>
    <w:rsid w:val="008426D7"/>
    <w:rsid w:val="00844F05"/>
    <w:rsid w:val="008478BC"/>
    <w:rsid w:val="00866256"/>
    <w:rsid w:val="0087586E"/>
    <w:rsid w:val="00885589"/>
    <w:rsid w:val="00887089"/>
    <w:rsid w:val="008A31B6"/>
    <w:rsid w:val="008A3FB5"/>
    <w:rsid w:val="008A4928"/>
    <w:rsid w:val="008B324E"/>
    <w:rsid w:val="008B3760"/>
    <w:rsid w:val="008C2CCF"/>
    <w:rsid w:val="008C3E24"/>
    <w:rsid w:val="008C6D00"/>
    <w:rsid w:val="008D1D0C"/>
    <w:rsid w:val="008D76AC"/>
    <w:rsid w:val="008E0660"/>
    <w:rsid w:val="00901488"/>
    <w:rsid w:val="0094140C"/>
    <w:rsid w:val="00952355"/>
    <w:rsid w:val="00955359"/>
    <w:rsid w:val="00962A3D"/>
    <w:rsid w:val="009676DC"/>
    <w:rsid w:val="00970D29"/>
    <w:rsid w:val="009737A7"/>
    <w:rsid w:val="00993972"/>
    <w:rsid w:val="009C0AAC"/>
    <w:rsid w:val="009E0793"/>
    <w:rsid w:val="009E240A"/>
    <w:rsid w:val="00A011AB"/>
    <w:rsid w:val="00A03EE8"/>
    <w:rsid w:val="00A2040E"/>
    <w:rsid w:val="00A5793D"/>
    <w:rsid w:val="00A714A9"/>
    <w:rsid w:val="00A71A77"/>
    <w:rsid w:val="00A932E2"/>
    <w:rsid w:val="00AA3EB6"/>
    <w:rsid w:val="00AA47D9"/>
    <w:rsid w:val="00AA733C"/>
    <w:rsid w:val="00AC2367"/>
    <w:rsid w:val="00AC3B88"/>
    <w:rsid w:val="00AC4B6E"/>
    <w:rsid w:val="00AD4941"/>
    <w:rsid w:val="00AD545D"/>
    <w:rsid w:val="00AE24D4"/>
    <w:rsid w:val="00B0006B"/>
    <w:rsid w:val="00B231A9"/>
    <w:rsid w:val="00B47E63"/>
    <w:rsid w:val="00B539D4"/>
    <w:rsid w:val="00B7608F"/>
    <w:rsid w:val="00B8076A"/>
    <w:rsid w:val="00BA2518"/>
    <w:rsid w:val="00BA2738"/>
    <w:rsid w:val="00BA3345"/>
    <w:rsid w:val="00BA66F6"/>
    <w:rsid w:val="00BA6FC4"/>
    <w:rsid w:val="00BC2A23"/>
    <w:rsid w:val="00BC75D4"/>
    <w:rsid w:val="00C03DCA"/>
    <w:rsid w:val="00C06B3B"/>
    <w:rsid w:val="00C13E5D"/>
    <w:rsid w:val="00C51CBB"/>
    <w:rsid w:val="00C71432"/>
    <w:rsid w:val="00CB1D4E"/>
    <w:rsid w:val="00CC1A27"/>
    <w:rsid w:val="00CC26FD"/>
    <w:rsid w:val="00CC691F"/>
    <w:rsid w:val="00CD1CED"/>
    <w:rsid w:val="00D06E8A"/>
    <w:rsid w:val="00D37C8B"/>
    <w:rsid w:val="00D41623"/>
    <w:rsid w:val="00DD2EF1"/>
    <w:rsid w:val="00E10B57"/>
    <w:rsid w:val="00E12FCE"/>
    <w:rsid w:val="00E2049F"/>
    <w:rsid w:val="00E62B82"/>
    <w:rsid w:val="00E63A87"/>
    <w:rsid w:val="00E82890"/>
    <w:rsid w:val="00EA4938"/>
    <w:rsid w:val="00EA6702"/>
    <w:rsid w:val="00EB6480"/>
    <w:rsid w:val="00EC678E"/>
    <w:rsid w:val="00ED5EEB"/>
    <w:rsid w:val="00F13330"/>
    <w:rsid w:val="00F52EF5"/>
    <w:rsid w:val="00F57E36"/>
    <w:rsid w:val="00F64AEB"/>
    <w:rsid w:val="00F67D1E"/>
    <w:rsid w:val="00F86C3D"/>
    <w:rsid w:val="00F91237"/>
    <w:rsid w:val="00FA37B6"/>
    <w:rsid w:val="00FB192A"/>
    <w:rsid w:val="00FB2E24"/>
    <w:rsid w:val="00FB48DF"/>
    <w:rsid w:val="00FB54DD"/>
    <w:rsid w:val="00FE11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6B6F53B"/>
  <w15:chartTrackingRefBased/>
  <w15:docId w15:val="{59F4AC79-966C-8C41-840D-4C66601667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C3A30"/>
    <w:pPr>
      <w:spacing w:line="480" w:lineRule="auto"/>
    </w:pPr>
    <w:rPr>
      <w:rFonts w:ascii="Arial" w:eastAsia="Times New Roman" w:hAnsi="Arial" w:cs="Times New Roman"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6C3A30"/>
    <w:pPr>
      <w:jc w:val="center"/>
    </w:pPr>
    <w:rPr>
      <w:rFonts w:cs="Ari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C3A30"/>
    <w:rPr>
      <w:rFonts w:ascii="Arial" w:eastAsia="Times New Roman" w:hAnsi="Arial" w:cs="Arial"/>
      <w:sz w:val="20"/>
    </w:rPr>
  </w:style>
  <w:style w:type="paragraph" w:customStyle="1" w:styleId="EndNoteBibliography">
    <w:name w:val="EndNote Bibliography"/>
    <w:basedOn w:val="Normal"/>
    <w:link w:val="EndNoteBibliographyChar"/>
    <w:rsid w:val="006C3A30"/>
    <w:pPr>
      <w:spacing w:line="240" w:lineRule="auto"/>
    </w:pPr>
    <w:rPr>
      <w:rFonts w:cs="Arial"/>
    </w:rPr>
  </w:style>
  <w:style w:type="character" w:customStyle="1" w:styleId="EndNoteBibliographyChar">
    <w:name w:val="EndNote Bibliography Char"/>
    <w:basedOn w:val="DefaultParagraphFont"/>
    <w:link w:val="EndNoteBibliography"/>
    <w:rsid w:val="006C3A30"/>
    <w:rPr>
      <w:rFonts w:ascii="Arial" w:eastAsia="Times New Roman" w:hAnsi="Arial" w:cs="Arial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13065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69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35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2831</Words>
  <Characters>16141</Characters>
  <Application>Microsoft Office Word</Application>
  <DocSecurity>0</DocSecurity>
  <Lines>134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9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 King</dc:creator>
  <cp:keywords/>
  <dc:description/>
  <cp:lastModifiedBy>Boon Lee</cp:lastModifiedBy>
  <cp:revision>2</cp:revision>
  <dcterms:created xsi:type="dcterms:W3CDTF">2021-03-03T23:30:00Z</dcterms:created>
  <dcterms:modified xsi:type="dcterms:W3CDTF">2021-03-03T23:30:00Z</dcterms:modified>
</cp:coreProperties>
</file>